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BEF8EFB" w14:textId="44A7FB3E" w:rsidR="006234C1" w:rsidRPr="00161FB1" w:rsidRDefault="00995CC2" w:rsidP="006234C1">
      <w:pPr>
        <w:pStyle w:val="Heading1"/>
        <w:keepLines w:val="0"/>
        <w:pageBreakBefore/>
        <w:widowControl w:val="0"/>
        <w:rPr>
          <w:rFonts w:ascii="Times New Roman" w:hAnsi="Times New Roman" w:cs="Times New Roman"/>
          <w:color w:val="auto"/>
          <w:sz w:val="24"/>
        </w:rPr>
      </w:pPr>
      <w:r w:rsidRPr="00161FB1">
        <w:rPr>
          <w:rFonts w:ascii="Times New Roman" w:hAnsi="Times New Roman" w:cs="Times New Roman"/>
          <w:b/>
          <w:color w:val="auto"/>
          <w:sz w:val="24"/>
        </w:rPr>
        <w:t>S4</w:t>
      </w:r>
      <w:r w:rsidR="000D215A" w:rsidRPr="00161FB1">
        <w:rPr>
          <w:rFonts w:ascii="Times New Roman" w:hAnsi="Times New Roman" w:cs="Times New Roman"/>
          <w:b/>
          <w:color w:val="auto"/>
          <w:sz w:val="24"/>
        </w:rPr>
        <w:t xml:space="preserve"> </w:t>
      </w:r>
      <w:r w:rsidR="000D215A" w:rsidRPr="00161FB1">
        <w:rPr>
          <w:rFonts w:ascii="Times New Roman" w:hAnsi="Times New Roman" w:cs="Times New Roman"/>
          <w:b/>
          <w:noProof/>
          <w:color w:val="auto"/>
          <w:sz w:val="24"/>
        </w:rPr>
        <w:t>Table</w:t>
      </w:r>
      <w:r w:rsidR="005F12D0" w:rsidRPr="00161FB1">
        <w:rPr>
          <w:rFonts w:ascii="Times New Roman" w:hAnsi="Times New Roman" w:cs="Times New Roman"/>
          <w:b/>
          <w:noProof/>
          <w:color w:val="auto"/>
          <w:sz w:val="24"/>
        </w:rPr>
        <w:t>.</w:t>
      </w:r>
      <w:r w:rsidR="006234C1" w:rsidRPr="00161FB1">
        <w:rPr>
          <w:rFonts w:ascii="Times New Roman" w:hAnsi="Times New Roman" w:cs="Times New Roman"/>
          <w:color w:val="auto"/>
          <w:sz w:val="24"/>
        </w:rPr>
        <w:t xml:space="preserve"> </w:t>
      </w:r>
      <w:r w:rsidR="006234C1" w:rsidRPr="00161FB1">
        <w:rPr>
          <w:rFonts w:ascii="Times New Roman" w:hAnsi="Times New Roman" w:cs="Times New Roman"/>
          <w:b/>
          <w:color w:val="auto"/>
          <w:sz w:val="24"/>
        </w:rPr>
        <w:t>Details of sources of case ascertainment and death identification of included studies and description of a comparison group</w:t>
      </w:r>
      <w:r w:rsidR="005F12D0" w:rsidRPr="00161FB1">
        <w:rPr>
          <w:rFonts w:ascii="Times New Roman" w:hAnsi="Times New Roman" w:cs="Times New Roman"/>
          <w:b/>
          <w:color w:val="auto"/>
          <w:sz w:val="24"/>
        </w:rPr>
        <w:t>.</w:t>
      </w:r>
    </w:p>
    <w:tbl>
      <w:tblPr>
        <w:tblW w:w="13613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848"/>
        <w:gridCol w:w="2693"/>
        <w:gridCol w:w="2977"/>
        <w:gridCol w:w="2835"/>
        <w:gridCol w:w="3260"/>
      </w:tblGrid>
      <w:tr w:rsidR="004E4658" w:rsidRPr="00161FB1" w14:paraId="30907266" w14:textId="77777777" w:rsidTr="003654C7">
        <w:trPr>
          <w:trHeight w:val="983"/>
          <w:tblHeader/>
        </w:trPr>
        <w:tc>
          <w:tcPr>
            <w:tcW w:w="1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204CEEAE" w14:textId="77777777" w:rsidR="004E4658" w:rsidRPr="00161FB1" w:rsidRDefault="004E4658" w:rsidP="006B0789">
            <w:pPr>
              <w:keepNext/>
              <w:widowControl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Author, publication year, ref, country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26D453B" w14:textId="77777777" w:rsidR="004E4658" w:rsidRPr="00161FB1" w:rsidRDefault="004E4658" w:rsidP="006B0789">
            <w:pPr>
              <w:keepNext/>
              <w:widowControl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Congenital anomaly (CA) types (ICD codes)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505AEDD" w14:textId="77777777" w:rsidR="004E4658" w:rsidRPr="00161FB1" w:rsidRDefault="004E4658" w:rsidP="006B0789">
            <w:pPr>
              <w:keepNext/>
              <w:widowControl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 xml:space="preserve">Sources of case ascertainment 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6124A98" w14:textId="77777777" w:rsidR="004E4658" w:rsidRPr="00161FB1" w:rsidRDefault="004E4658" w:rsidP="006B0789">
            <w:pPr>
              <w:keepNext/>
              <w:widowControl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Sources of death identification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6C4A23B" w14:textId="77777777" w:rsidR="004E4658" w:rsidRPr="00161FB1" w:rsidRDefault="004E4658" w:rsidP="006B0789">
            <w:pPr>
              <w:keepNext/>
              <w:widowControl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Comparison group included, if any</w:t>
            </w:r>
          </w:p>
        </w:tc>
      </w:tr>
      <w:tr w:rsidR="004E4658" w:rsidRPr="00161FB1" w14:paraId="5F8E5A57" w14:textId="77777777" w:rsidTr="003654C7">
        <w:trPr>
          <w:trHeight w:val="1020"/>
        </w:trPr>
        <w:tc>
          <w:tcPr>
            <w:tcW w:w="1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081790A" w14:textId="58171897" w:rsidR="004E4658" w:rsidRPr="00161FB1" w:rsidRDefault="004E4658" w:rsidP="004513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gha, 2006</w:t>
            </w:r>
            <w:r w:rsidR="004513CE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BZ2hhPC9BdXRob3I+PFllYXI+MjAwNjwvWWVhcj48UmVj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</w:fldData>
              </w:fldChar>
            </w:r>
            <w:r w:rsidR="006B0789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6B0789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BZ2hhPC9BdXRob3I+PFllYXI+MjAwNjwvWWVhcj48UmVj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</w:fldData>
              </w:fldChar>
            </w:r>
            <w:r w:rsidR="006B0789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6B0789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6B0789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6B0789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1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="004513CE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Ontario, Canada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20D4122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ll anomalies and by group (ICD-9 codes 740.0-759.9)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188A0A7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Canadian CA Surveillance System (CCASS)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187DE56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CCASS data linked to the Registrar General of Ontario Death File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46987E0" w14:textId="6518118B" w:rsidR="004E4658" w:rsidRPr="00161FB1" w:rsidRDefault="004E4658" w:rsidP="001864C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Children without CAs (n=45,200) matched by</w:t>
            </w:r>
            <w:r w:rsidRPr="00161FB1">
              <w:rPr>
                <w:rFonts w:ascii="Times New Roman" w:hAnsi="Times New Roman" w:cs="Times New Roman"/>
                <w:color w:val="231F20"/>
              </w:rPr>
              <w:t xml:space="preserve"> birth year, maternal age, birth order, mother’s marital status, and parent’s birthplace</w:t>
            </w: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 </w:t>
            </w:r>
          </w:p>
        </w:tc>
      </w:tr>
      <w:tr w:rsidR="00EC1404" w:rsidRPr="00161FB1" w14:paraId="1FC15216" w14:textId="77777777" w:rsidTr="003654C7">
        <w:trPr>
          <w:trHeight w:val="1087"/>
        </w:trPr>
        <w:tc>
          <w:tcPr>
            <w:tcW w:w="1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3D17CC7" w14:textId="617E9326" w:rsidR="00EC1404" w:rsidRPr="00161FB1" w:rsidRDefault="00EC1404" w:rsidP="005F630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Bakker, 2019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CYWtrZXI8L0F1dGhvcj48WWVhcj4yMDE5PC9ZZWFyPjxS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</w:fldData>
              </w:fldCha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CYWtrZXI8L0F1dGhvcj48WWVhcj4yMDE5PC9ZZWFyPjxS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</w:fldData>
              </w:fldCha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2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</w:t>
            </w:r>
            <w:r w:rsidR="005F6303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8 </w:t>
            </w:r>
            <w:r w:rsidR="0090569E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European and 3</w:t>
            </w:r>
            <w:r w:rsidR="005F6303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USA registries 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6ACB9A2" w14:textId="5B7FD729" w:rsidR="00EC1404" w:rsidRPr="00161FB1" w:rsidRDefault="00EC1404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Spina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 bifida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B5A5671" w14:textId="5DDA29C7" w:rsidR="00EC1404" w:rsidRPr="00161FB1" w:rsidRDefault="005F6303" w:rsidP="001864C6">
            <w:pPr>
              <w:spacing w:after="0" w:line="240" w:lineRule="auto"/>
              <w:rPr>
                <w:rFonts w:ascii="Times New Roman" w:hAnsi="Times New Roman" w:cs="Times New Roman"/>
                <w:color w:val="231F20"/>
              </w:rPr>
            </w:pPr>
            <w:r w:rsidRPr="00161FB1">
              <w:rPr>
                <w:rFonts w:ascii="Times New Roman" w:hAnsi="Times New Roman" w:cs="Times New Roman"/>
                <w:color w:val="231F20"/>
              </w:rPr>
              <w:t xml:space="preserve">Congenital anomaly registries 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3B2F7AF" w14:textId="437F4B33" w:rsidR="00EC1404" w:rsidRPr="00161FB1" w:rsidRDefault="0090569E" w:rsidP="004468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</w:rPr>
            </w:pPr>
            <w:r w:rsidRPr="00161FB1">
              <w:rPr>
                <w:rFonts w:ascii="Times New Roman" w:hAnsi="Times New Roman" w:cs="Times New Roman"/>
                <w:color w:val="231F20"/>
              </w:rPr>
              <w:t xml:space="preserve">Linkage with death certificates for </w:t>
            </w:r>
            <w:r w:rsidR="0044685D" w:rsidRPr="00161FB1">
              <w:rPr>
                <w:rFonts w:ascii="Times New Roman" w:hAnsi="Times New Roman" w:cs="Times New Roman"/>
                <w:color w:val="231F20"/>
              </w:rPr>
              <w:t>8 registries and FU by a clinician or registry staff for 4 registries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3D4A4C1" w14:textId="631CCBD8" w:rsidR="00EC1404" w:rsidRPr="00161FB1" w:rsidRDefault="005F6303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4E4658" w:rsidRPr="00161FB1" w14:paraId="28815A5D" w14:textId="77777777" w:rsidTr="003654C7">
        <w:trPr>
          <w:trHeight w:val="1087"/>
        </w:trPr>
        <w:tc>
          <w:tcPr>
            <w:tcW w:w="1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32C9DC2" w14:textId="0C531353" w:rsidR="004E4658" w:rsidRPr="00161FB1" w:rsidRDefault="004E4658" w:rsidP="00EC14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ell, 2016</w:t>
            </w:r>
            <w:r w:rsidR="004513CE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CZWxsPC9BdXRob3I+PFllYXI+MjAxNjwvWWVhcj48UmVj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CZWxsPC9BdXRob3I+PFllYXI+MjAxNjwvWWVhcj48UmVj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EC1404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3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="004513CE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Western Australia</w:t>
            </w:r>
            <w:r w:rsidR="004513CE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WA)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1AD19BC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Orofacial clefts (OFC) (BPA-ICD9 (749.00–749.29)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8C0F752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231F20"/>
              </w:rPr>
              <w:t>WA Data Linkage System, including WA Register of Developmental Anomalies (WARDA)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DDCDD34" w14:textId="77777777" w:rsidR="004E4658" w:rsidRPr="00161FB1" w:rsidRDefault="004E4658" w:rsidP="001864C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231F20"/>
              </w:rPr>
              <w:t xml:space="preserve">Death registration data 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D1EFA9D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Group without OFC (n=6603)</w:t>
            </w:r>
          </w:p>
        </w:tc>
      </w:tr>
      <w:tr w:rsidR="004E4658" w:rsidRPr="00161FB1" w14:paraId="78AB1754" w14:textId="77777777" w:rsidTr="003654C7">
        <w:trPr>
          <w:trHeight w:val="887"/>
        </w:trPr>
        <w:tc>
          <w:tcPr>
            <w:tcW w:w="1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574690C" w14:textId="5CABAE6E" w:rsidR="004E4658" w:rsidRPr="00161FB1" w:rsidRDefault="004E4658" w:rsidP="00EC14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erger, 2003</w:t>
            </w:r>
            <w:r w:rsidR="004513CE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 </w:t>
            </w:r>
            <w:r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CZXJnZXI8L0F1dGhvcj48WWVhcj4yMDAzPC9ZZWFyPjxS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</w:fldData>
              </w:fldChar>
            </w:r>
            <w:r w:rsidR="00EC1404" w:rsidRPr="00161FB1">
              <w:rPr>
                <w:rFonts w:ascii="Times New Roman" w:hAnsi="Times New Roman" w:cs="Times New Roman"/>
              </w:rPr>
              <w:instrText xml:space="preserve"> ADDIN EN.CITE </w:instrText>
            </w:r>
            <w:r w:rsidR="00EC1404"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CZXJnZXI8L0F1dGhvcj48WWVhcj4yMDAzPC9ZZWFyPjxS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</w:fldData>
              </w:fldChar>
            </w:r>
            <w:r w:rsidR="00EC1404" w:rsidRPr="00161FB1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C1404" w:rsidRPr="00161FB1">
              <w:rPr>
                <w:rFonts w:ascii="Times New Roman" w:hAnsi="Times New Roman" w:cs="Times New Roman"/>
              </w:rPr>
            </w:r>
            <w:r w:rsidR="00EC1404" w:rsidRPr="00161FB1">
              <w:rPr>
                <w:rFonts w:ascii="Times New Roman" w:hAnsi="Times New Roman" w:cs="Times New Roman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</w:r>
            <w:r w:rsidRPr="00161FB1">
              <w:rPr>
                <w:rFonts w:ascii="Times New Roman" w:hAnsi="Times New Roman" w:cs="Times New Roman"/>
              </w:rPr>
              <w:fldChar w:fldCharType="separate"/>
            </w:r>
            <w:r w:rsidR="00EC1404" w:rsidRPr="00161FB1">
              <w:rPr>
                <w:rFonts w:ascii="Times New Roman" w:hAnsi="Times New Roman" w:cs="Times New Roman"/>
                <w:noProof/>
              </w:rPr>
              <w:t>[4]</w:t>
            </w:r>
            <w:r w:rsidRPr="00161FB1">
              <w:rPr>
                <w:rFonts w:ascii="Times New Roman" w:hAnsi="Times New Roman" w:cs="Times New Roman"/>
              </w:rPr>
              <w:fldChar w:fldCharType="end"/>
            </w:r>
            <w:r w:rsidR="004513CE" w:rsidRPr="00161FB1">
              <w:rPr>
                <w:rFonts w:ascii="Times New Roman" w:hAnsi="Times New Roman" w:cs="Times New Roman"/>
              </w:rPr>
              <w:t>,</w:t>
            </w:r>
            <w:r w:rsidRPr="00161FB1">
              <w:rPr>
                <w:rFonts w:ascii="Times New Roman" w:hAnsi="Times New Roman" w:cs="Times New Roman"/>
              </w:rPr>
              <w:t xml:space="preserve"> Michigan, USA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DEE9ADE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ll anomalies (ICD-9 codes 740-759)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5B8289E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000000" w:themeColor="text1"/>
              </w:rPr>
              <w:t>Michigan Birth Defects Registry (MBDR)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4FAF371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000000" w:themeColor="text1"/>
              </w:rPr>
              <w:t xml:space="preserve">MBDR linked to death files to the end of 2000 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A59F8D0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ll singleton live births without CA born to Michigan mothers in 1992-98 (n=902,807)</w:t>
            </w:r>
          </w:p>
        </w:tc>
      </w:tr>
      <w:tr w:rsidR="004E4658" w:rsidRPr="00161FB1" w14:paraId="6BFFA229" w14:textId="77777777" w:rsidTr="003654C7">
        <w:trPr>
          <w:trHeight w:val="558"/>
        </w:trPr>
        <w:tc>
          <w:tcPr>
            <w:tcW w:w="1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6AAF490" w14:textId="52E148F7" w:rsidR="004E4658" w:rsidRPr="00161FB1" w:rsidRDefault="004E4658" w:rsidP="00EC14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Borgstedt</w:t>
            </w:r>
            <w:proofErr w:type="spellEnd"/>
            <w:r w:rsidRPr="00161FB1">
              <w:rPr>
                <w:rFonts w:ascii="Times New Roman" w:hAnsi="Times New Roman" w:cs="Times New Roman"/>
              </w:rPr>
              <w:t>-Bakke, 2017</w:t>
            </w:r>
            <w:r w:rsidR="004513CE" w:rsidRPr="00161FB1">
              <w:rPr>
                <w:rFonts w:ascii="Times New Roman" w:hAnsi="Times New Roman" w:cs="Times New Roman"/>
              </w:rPr>
              <w:t xml:space="preserve"> </w:t>
            </w:r>
            <w:r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Cb3Jnc3RlZHQtQmFra2U8L0F1dGhvcj48WWVhcj4yMDE3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</w:fldData>
              </w:fldChar>
            </w:r>
            <w:r w:rsidR="00EC1404" w:rsidRPr="00161FB1">
              <w:rPr>
                <w:rFonts w:ascii="Times New Roman" w:hAnsi="Times New Roman" w:cs="Times New Roman"/>
              </w:rPr>
              <w:instrText xml:space="preserve"> ADDIN EN.CITE </w:instrText>
            </w:r>
            <w:r w:rsidR="00EC1404"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Cb3Jnc3RlZHQtQmFra2U8L0F1dGhvcj48WWVhcj4yMDE3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</w:fldData>
              </w:fldChar>
            </w:r>
            <w:r w:rsidR="00EC1404" w:rsidRPr="00161FB1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EC1404" w:rsidRPr="00161FB1">
              <w:rPr>
                <w:rFonts w:ascii="Times New Roman" w:hAnsi="Times New Roman" w:cs="Times New Roman"/>
              </w:rPr>
            </w:r>
            <w:r w:rsidR="00EC1404" w:rsidRPr="00161FB1">
              <w:rPr>
                <w:rFonts w:ascii="Times New Roman" w:hAnsi="Times New Roman" w:cs="Times New Roman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</w:r>
            <w:r w:rsidRPr="00161FB1">
              <w:rPr>
                <w:rFonts w:ascii="Times New Roman" w:hAnsi="Times New Roman" w:cs="Times New Roman"/>
              </w:rPr>
              <w:fldChar w:fldCharType="separate"/>
            </w:r>
            <w:r w:rsidR="00EC1404" w:rsidRPr="00161FB1">
              <w:rPr>
                <w:rFonts w:ascii="Times New Roman" w:hAnsi="Times New Roman" w:cs="Times New Roman"/>
                <w:noProof/>
              </w:rPr>
              <w:t>[5]</w:t>
            </w:r>
            <w:r w:rsidRPr="00161FB1">
              <w:rPr>
                <w:rFonts w:ascii="Times New Roman" w:hAnsi="Times New Roman" w:cs="Times New Roman"/>
              </w:rPr>
              <w:fldChar w:fldCharType="end"/>
            </w:r>
            <w:r w:rsidR="004513CE" w:rsidRPr="00161FB1">
              <w:rPr>
                <w:rFonts w:ascii="Times New Roman" w:hAnsi="Times New Roman" w:cs="Times New Roman"/>
              </w:rPr>
              <w:t>,</w:t>
            </w:r>
            <w:r w:rsidRPr="00161FB1">
              <w:rPr>
                <w:rFonts w:ascii="Times New Roman" w:hAnsi="Times New Roman" w:cs="Times New Roman"/>
              </w:rPr>
              <w:t xml:space="preserve"> Western Denmark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7752CAC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Spina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 bifida (myelomeningocele)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53FC60E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Western Denmark myelomeningocele database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A9E05CA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University hospital’s charts based on the Danish Civil Registration System 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B50F623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Survival in the Danish general population plotted on the K-M survival curves as a reference, no formal tests performed</w:t>
            </w:r>
          </w:p>
        </w:tc>
      </w:tr>
      <w:tr w:rsidR="004E4658" w:rsidRPr="00161FB1" w14:paraId="2812F049" w14:textId="77777777" w:rsidTr="003654C7">
        <w:trPr>
          <w:trHeight w:val="566"/>
        </w:trPr>
        <w:tc>
          <w:tcPr>
            <w:tcW w:w="1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8FCEC11" w14:textId="6A85CF93" w:rsidR="004E4658" w:rsidRPr="00161FB1" w:rsidRDefault="004E4658" w:rsidP="00EC14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rodwall, 2018</w:t>
            </w:r>
            <w:r w:rsidR="00A128DD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Ccm9kd2FsbDwvQXV0aG9yPjxZZWFyPjIwMTg8L1llYXI+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</w:fldData>
              </w:fldChar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Ccm9kd2FsbDwvQXV0aG9yPjxZZWFyPjIwMTg8L1llYXI+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</w:fldData>
              </w:fldChar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EC1404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6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="00A128DD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Norway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9F914AE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Down syndrome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39B1C25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Medical Birth Registry of Norway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093957B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Linked to the Cause of Death Registry (CDR) data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8DA4196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Live births without chromosomal anomalies (n=943,477) were used for comparison in the analysis of associations with CHD and ECM, but not in the survival analysis</w:t>
            </w:r>
          </w:p>
        </w:tc>
      </w:tr>
      <w:tr w:rsidR="004E4658" w:rsidRPr="00161FB1" w14:paraId="0F2C8DF7" w14:textId="77777777" w:rsidTr="003654C7">
        <w:trPr>
          <w:trHeight w:val="887"/>
        </w:trPr>
        <w:tc>
          <w:tcPr>
            <w:tcW w:w="1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998E8D2" w14:textId="4A405B2E" w:rsidR="004E4658" w:rsidRPr="00161FB1" w:rsidRDefault="004E4658" w:rsidP="00EC14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Burgos,</w:t>
            </w:r>
            <w:r w:rsidRPr="00161FB1">
              <w:rPr>
                <w:rFonts w:ascii="Times New Roman" w:eastAsia="Times New Roman" w:hAnsi="Times New Roman" w:cs="Times New Roman"/>
                <w:lang w:eastAsia="en-GB"/>
              </w:rPr>
              <w:t xml:space="preserve"> 2017</w:t>
            </w:r>
            <w:r w:rsidR="00A128DD" w:rsidRPr="00161FB1">
              <w:rPr>
                <w:rFonts w:ascii="Times New Roman" w:eastAsia="Times New Roman" w:hAnsi="Times New Roman" w:cs="Times New Roman"/>
                <w:lang w:eastAsia="en-GB"/>
              </w:rPr>
              <w:t xml:space="preserve"> </w:t>
            </w:r>
            <w:r w:rsidRPr="00161FB1">
              <w:rPr>
                <w:rFonts w:ascii="Times New Roman" w:eastAsia="Times New Roman" w:hAnsi="Times New Roman" w:cs="Times New Roman"/>
                <w:lang w:eastAsia="en-GB"/>
              </w:rPr>
              <w:fldChar w:fldCharType="begin">
                <w:fldData xml:space="preserve">PEVuZE5vdGU+PENpdGU+PEF1dGhvcj5CdXJnb3M8L0F1dGhvcj48WWVhcj4yMDE3PC9ZZWFyPjxS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="00EC1404" w:rsidRPr="00161FB1">
              <w:rPr>
                <w:rFonts w:ascii="Times New Roman" w:eastAsia="Times New Roman" w:hAnsi="Times New Roman" w:cs="Times New Roman"/>
                <w:lang w:eastAsia="en-GB"/>
              </w:rPr>
              <w:instrText xml:space="preserve"> ADDIN EN.CITE </w:instrText>
            </w:r>
            <w:r w:rsidR="00EC1404" w:rsidRPr="00161FB1">
              <w:rPr>
                <w:rFonts w:ascii="Times New Roman" w:eastAsia="Times New Roman" w:hAnsi="Times New Roman" w:cs="Times New Roman"/>
                <w:lang w:eastAsia="en-GB"/>
              </w:rPr>
              <w:fldChar w:fldCharType="begin">
                <w:fldData xml:space="preserve">PEVuZE5vdGU+PENpdGU+PEF1dGhvcj5CdXJnb3M8L0F1dGhvcj48WWVhcj4yMDE3PC9ZZWFyPjxS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="00EC1404" w:rsidRPr="00161FB1">
              <w:rPr>
                <w:rFonts w:ascii="Times New Roman" w:eastAsia="Times New Roman" w:hAnsi="Times New Roman" w:cs="Times New Roman"/>
                <w:lang w:eastAsia="en-GB"/>
              </w:rPr>
              <w:instrText xml:space="preserve"> ADDIN EN.CITE.DATA </w:instrText>
            </w:r>
            <w:r w:rsidR="00EC1404" w:rsidRPr="00161FB1">
              <w:rPr>
                <w:rFonts w:ascii="Times New Roman" w:eastAsia="Times New Roman" w:hAnsi="Times New Roman" w:cs="Times New Roman"/>
                <w:lang w:eastAsia="en-GB"/>
              </w:rPr>
            </w:r>
            <w:r w:rsidR="00EC1404" w:rsidRPr="00161FB1"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lang w:eastAsia="en-GB"/>
              </w:rPr>
              <w:fldChar w:fldCharType="separate"/>
            </w:r>
            <w:r w:rsidR="00EC1404" w:rsidRPr="00161FB1">
              <w:rPr>
                <w:rFonts w:ascii="Times New Roman" w:eastAsia="Times New Roman" w:hAnsi="Times New Roman" w:cs="Times New Roman"/>
                <w:noProof/>
                <w:lang w:eastAsia="en-GB"/>
              </w:rPr>
              <w:t>[7]</w:t>
            </w:r>
            <w:r w:rsidRPr="00161FB1"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  <w:r w:rsidR="00A128DD" w:rsidRPr="00161FB1">
              <w:rPr>
                <w:rFonts w:ascii="Times New Roman" w:eastAsia="Times New Roman" w:hAnsi="Times New Roman" w:cs="Times New Roman"/>
                <w:lang w:eastAsia="en-GB"/>
              </w:rPr>
              <w:t>,</w:t>
            </w:r>
            <w:r w:rsidRPr="00161FB1">
              <w:rPr>
                <w:rFonts w:ascii="Times New Roman" w:eastAsia="Times New Roman" w:hAnsi="Times New Roman" w:cs="Times New Roman"/>
                <w:lang w:eastAsia="en-GB"/>
              </w:rPr>
              <w:t xml:space="preserve"> Sweden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A28CB5A" w14:textId="2A3DE0E2" w:rsidR="004E4658" w:rsidRPr="00161FB1" w:rsidRDefault="004E4658" w:rsidP="00B25D1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Congenital diaphragmatic hernia (CDH)</w:t>
            </w:r>
            <w:r w:rsidR="00B25D13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 - </w:t>
            </w:r>
            <w:r w:rsidR="00B25D13" w:rsidRPr="00161FB1">
              <w:rPr>
                <w:rFonts w:ascii="Times New Roman" w:hAnsi="Times New Roman" w:cs="Times New Roman"/>
                <w:szCs w:val="16"/>
              </w:rPr>
              <w:t xml:space="preserve">ICD-9 </w:t>
            </w:r>
            <w:r w:rsidR="00B25D13" w:rsidRPr="00161FB1">
              <w:rPr>
                <w:rFonts w:ascii="Times New Roman" w:hAnsi="Times New Roman" w:cs="Times New Roman"/>
                <w:szCs w:val="16"/>
              </w:rPr>
              <w:lastRenderedPageBreak/>
              <w:t>756.6, ICD-10 Q79.0 and Q79.1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A0E40B2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lastRenderedPageBreak/>
              <w:t xml:space="preserve">Combination of Swedish NPR (&lt;2% missing), MBR (0.5-3.9% missing), Register of </w:t>
            </w:r>
            <w:r w:rsidRPr="00161FB1">
              <w:rPr>
                <w:rFonts w:ascii="Times New Roman" w:hAnsi="Times New Roman" w:cs="Times New Roman"/>
              </w:rPr>
              <w:lastRenderedPageBreak/>
              <w:t>Congenital Malformations (20% missing)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FD4B006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lastRenderedPageBreak/>
              <w:t>Linked with Swedish Register for Causes of Death (only 1.3% missing)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D71BB54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4E4658" w:rsidRPr="00161FB1" w14:paraId="17BA6B1D" w14:textId="77777777" w:rsidTr="003654C7">
        <w:trPr>
          <w:trHeight w:val="887"/>
        </w:trPr>
        <w:tc>
          <w:tcPr>
            <w:tcW w:w="1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B4EE75E" w14:textId="51094BEF" w:rsidR="004E4658" w:rsidRPr="00161FB1" w:rsidRDefault="004E4658" w:rsidP="00EC14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Cassina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2016</w:t>
            </w:r>
            <w:r w:rsidR="00A128DD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YXNzaW5hPC9BdXRob3I+PFllYXI+MjAxNjwvWWVhcj48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YXNzaW5hPC9BdXRob3I+PFllYXI+MjAxNjwvWWVhcj48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EC140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EC1404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8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="00A128DD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North East Italy (NEI)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D0EC22F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Oesophageal atresia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A3C7864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231F20"/>
              </w:rPr>
              <w:t>NEI Congenital Malformation Registry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CE35CB6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lang w:eastAsia="it-IT"/>
              </w:rPr>
              <w:t>Linked with vital records, medical records, and the regional registries of patients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968776D" w14:textId="77777777" w:rsidR="004E4658" w:rsidRPr="00161FB1" w:rsidRDefault="004E4658" w:rsidP="001864C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2C558E7F" w14:textId="77777777" w:rsidTr="003654C7">
        <w:trPr>
          <w:trHeight w:val="887"/>
        </w:trPr>
        <w:tc>
          <w:tcPr>
            <w:tcW w:w="1848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574B41D4" w14:textId="0F2872AB" w:rsidR="00050E27" w:rsidRPr="00161FB1" w:rsidRDefault="00050E27" w:rsidP="005037E2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Cassina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2019 </w:t>
            </w:r>
            <w:r w:rsidR="005037E2"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DYXNzaW5hPC9BdXRob3I+PFllYXI+MjAxOTwvWWVhcj48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5037E2" w:rsidRPr="00161FB1">
              <w:rPr>
                <w:rFonts w:ascii="Times New Roman" w:hAnsi="Times New Roman" w:cs="Times New Roman"/>
              </w:rPr>
              <w:instrText xml:space="preserve"> ADDIN EN.CITE </w:instrText>
            </w:r>
            <w:r w:rsidR="005037E2"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DYXNzaW5hPC9BdXRob3I+PFllYXI+MjAxOTwvWWVhcj48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5037E2" w:rsidRPr="00161FB1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5037E2" w:rsidRPr="00161FB1">
              <w:rPr>
                <w:rFonts w:ascii="Times New Roman" w:hAnsi="Times New Roman" w:cs="Times New Roman"/>
              </w:rPr>
            </w:r>
            <w:r w:rsidR="005037E2" w:rsidRPr="00161FB1">
              <w:rPr>
                <w:rFonts w:ascii="Times New Roman" w:hAnsi="Times New Roman" w:cs="Times New Roman"/>
              </w:rPr>
              <w:fldChar w:fldCharType="end"/>
            </w:r>
            <w:r w:rsidR="005037E2" w:rsidRPr="00161FB1">
              <w:rPr>
                <w:rFonts w:ascii="Times New Roman" w:hAnsi="Times New Roman" w:cs="Times New Roman"/>
              </w:rPr>
            </w:r>
            <w:r w:rsidR="005037E2" w:rsidRPr="00161FB1">
              <w:rPr>
                <w:rFonts w:ascii="Times New Roman" w:hAnsi="Times New Roman" w:cs="Times New Roman"/>
              </w:rPr>
              <w:fldChar w:fldCharType="separate"/>
            </w:r>
            <w:r w:rsidR="005037E2" w:rsidRPr="00161FB1">
              <w:rPr>
                <w:rFonts w:ascii="Times New Roman" w:hAnsi="Times New Roman" w:cs="Times New Roman"/>
                <w:noProof/>
              </w:rPr>
              <w:t>[9]</w:t>
            </w:r>
            <w:r w:rsidR="005037E2" w:rsidRPr="00161FB1">
              <w:rPr>
                <w:rFonts w:ascii="Times New Roman" w:hAnsi="Times New Roman" w:cs="Times New Roman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  <w:t xml:space="preserve">,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rth East Italy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7D2935C8" w14:textId="5B7EEE3A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norectal ma</w:t>
            </w:r>
            <w:r w:rsidR="00E23FB3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l</w:t>
            </w: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formations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31013CB5" w14:textId="4D87E996" w:rsidR="00050E27" w:rsidRPr="00161FB1" w:rsidRDefault="00E23FB3" w:rsidP="00E23FB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231F20"/>
              </w:rPr>
              <w:t xml:space="preserve">NEI Congenital Malformation Registry and </w:t>
            </w:r>
            <w:r w:rsidRPr="00161FB1">
              <w:rPr>
                <w:rFonts w:ascii="Times New Roman" w:hAnsi="Times New Roman" w:cs="Times New Roman"/>
              </w:rPr>
              <w:t>clinical databases of the Pediatric Surgery Units of the Veneto region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1782B9C2" w14:textId="04D48A19" w:rsidR="00050E27" w:rsidRPr="00161FB1" w:rsidRDefault="00E23FB3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lang w:eastAsia="it-IT"/>
              </w:rPr>
              <w:t>Linked with vital records, medical records, and the regional registries of patients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0D1CFE54" w14:textId="7F328FC2" w:rsidR="00050E27" w:rsidRPr="00161FB1" w:rsidRDefault="00E23FB3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536D2E93" w14:textId="77777777" w:rsidTr="003654C7">
        <w:trPr>
          <w:trHeight w:val="887"/>
        </w:trPr>
        <w:tc>
          <w:tcPr>
            <w:tcW w:w="1848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65ABFB32" w14:textId="78D8A5B1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Chardot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2013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aGFyZG90PC9BdXRob3I+PFllYXI+MjAxMzwvWWVhcj48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aGFyZG90PC9BdXRob3I+PFllYXI+MjAxMzwvWWVhcj48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10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France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11D087D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iliary atresia (BA)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07F7A19E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Clinical charts of all 45 paediatric centres involved in management of BA patients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41FFD67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Follow up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0ED318DA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62DD5CBD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6C82D568" w14:textId="0E2908C9" w:rsidR="00050E27" w:rsidRPr="00161FB1" w:rsidRDefault="007240F1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hua, 202</w:t>
            </w:r>
            <w:r w:rsidR="00050E27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0 </w: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aHVhPC9BdXRob3I+PFllYXI+MjAyMDwvWWVhcj48UmVj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aHVhPC9BdXRob3I+PFllYXI+MjAyMDwvWWVhcj48UmVj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11]</w: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="00050E27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Hong Kong</w:t>
            </w:r>
          </w:p>
        </w:tc>
        <w:tc>
          <w:tcPr>
            <w:tcW w:w="2693" w:type="dxa"/>
            <w:vAlign w:val="bottom"/>
          </w:tcPr>
          <w:p w14:paraId="7241F868" w14:textId="4A8591D0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Down syndrome</w:t>
            </w:r>
            <w:r w:rsidR="00EB27D6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 (ICD-9 </w:t>
            </w:r>
            <w:r w:rsidR="007240F1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code 758.0)</w:t>
            </w:r>
          </w:p>
        </w:tc>
        <w:tc>
          <w:tcPr>
            <w:tcW w:w="2977" w:type="dxa"/>
            <w:vAlign w:val="bottom"/>
          </w:tcPr>
          <w:p w14:paraId="67E390E9" w14:textId="1DD4FC43" w:rsidR="00050E27" w:rsidRPr="00161FB1" w:rsidRDefault="00EB27D6" w:rsidP="00EB27D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szCs w:val="20"/>
              </w:rPr>
              <w:t>Hospital Authority Clinical Data Analysis and Reporting System (CDARS) containing health  records of all local residents</w:t>
            </w:r>
          </w:p>
        </w:tc>
        <w:tc>
          <w:tcPr>
            <w:tcW w:w="2835" w:type="dxa"/>
            <w:vAlign w:val="bottom"/>
          </w:tcPr>
          <w:p w14:paraId="203B2079" w14:textId="7577DA73" w:rsidR="00050E27" w:rsidRPr="00161FB1" w:rsidRDefault="008F545B" w:rsidP="008F545B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Follow up  using CDARS hospitalisation data</w:t>
            </w:r>
          </w:p>
        </w:tc>
        <w:tc>
          <w:tcPr>
            <w:tcW w:w="3260" w:type="dxa"/>
            <w:vAlign w:val="bottom"/>
          </w:tcPr>
          <w:p w14:paraId="17599608" w14:textId="3BB3821C" w:rsidR="00050E27" w:rsidRPr="00161FB1" w:rsidRDefault="00664C5A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2A1D7051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1EA08CE7" w14:textId="18E28AA6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Dastgiri, 2003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EYXN0Z2lyaTwvQXV0aG9yPjxZZWFyPjIwMDM8L1llYXI+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EYXN0Z2lyaTwvQXV0aG9yPjxZZWFyPjIwMDM8L1llYXI+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12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Glasgow, Scotland</w:t>
            </w:r>
          </w:p>
        </w:tc>
        <w:tc>
          <w:tcPr>
            <w:tcW w:w="2693" w:type="dxa"/>
            <w:vAlign w:val="bottom"/>
          </w:tcPr>
          <w:p w14:paraId="104A490C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ll anomalies and by group (ICD-9 codes 740-759)</w:t>
            </w:r>
          </w:p>
        </w:tc>
        <w:tc>
          <w:tcPr>
            <w:tcW w:w="2977" w:type="dxa"/>
            <w:vAlign w:val="bottom"/>
          </w:tcPr>
          <w:p w14:paraId="0CE0FDA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Glasgow register of Congenital anomalies</w:t>
            </w:r>
          </w:p>
        </w:tc>
        <w:tc>
          <w:tcPr>
            <w:tcW w:w="2835" w:type="dxa"/>
            <w:vAlign w:val="bottom"/>
          </w:tcPr>
          <w:p w14:paraId="2E6F63D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Linked with death data by the registrar general for Scotland </w:t>
            </w:r>
          </w:p>
        </w:tc>
        <w:tc>
          <w:tcPr>
            <w:tcW w:w="3260" w:type="dxa"/>
            <w:vAlign w:val="bottom"/>
          </w:tcPr>
          <w:p w14:paraId="0255A166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1276D21C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466A97FD" w14:textId="1938B24C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Davenport, 2011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EYXZlbnBvcnQ8L0F1dGhvcj48WWVhcj4yMDExPC9ZZWFy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EYXZlbnBvcnQ8L0F1dGhvcj48WWVhcj4yMDExPC9ZZWFy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13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England &amp; Wales</w:t>
            </w:r>
          </w:p>
        </w:tc>
        <w:tc>
          <w:tcPr>
            <w:tcW w:w="2693" w:type="dxa"/>
            <w:vAlign w:val="bottom"/>
          </w:tcPr>
          <w:p w14:paraId="0255971C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Biliary atresia </w:t>
            </w:r>
          </w:p>
        </w:tc>
        <w:tc>
          <w:tcPr>
            <w:tcW w:w="2977" w:type="dxa"/>
            <w:vAlign w:val="bottom"/>
          </w:tcPr>
          <w:p w14:paraId="2892CA9D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Prospective national data registry</w:t>
            </w:r>
          </w:p>
        </w:tc>
        <w:tc>
          <w:tcPr>
            <w:tcW w:w="2835" w:type="dxa"/>
            <w:vAlign w:val="bottom"/>
          </w:tcPr>
          <w:p w14:paraId="2273C0C8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Follow up of all identified BA cases</w:t>
            </w:r>
          </w:p>
        </w:tc>
        <w:tc>
          <w:tcPr>
            <w:tcW w:w="3260" w:type="dxa"/>
            <w:vAlign w:val="bottom"/>
          </w:tcPr>
          <w:p w14:paraId="4DB777AC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056130C3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736740BA" w14:textId="02CEB530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 xml:space="preserve">De </w:t>
            </w:r>
            <w:proofErr w:type="spellStart"/>
            <w:r w:rsidRPr="00161FB1">
              <w:rPr>
                <w:rFonts w:ascii="Times New Roman" w:hAnsi="Times New Roman" w:cs="Times New Roman"/>
              </w:rPr>
              <w:t>Carvalho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2010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EZSBDYXJ2YWxobzwvQXV0aG9yPjxZZWFyPjIwMTA8L1ll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EZSBDYXJ2YWxobzwvQXV0aG9yPjxZZWFyPjIwMTA8L1ll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14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Brazil</w:t>
            </w:r>
          </w:p>
        </w:tc>
        <w:tc>
          <w:tcPr>
            <w:tcW w:w="2693" w:type="dxa"/>
            <w:vAlign w:val="bottom"/>
          </w:tcPr>
          <w:p w14:paraId="5B2B277D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iliary atresia</w:t>
            </w:r>
          </w:p>
        </w:tc>
        <w:tc>
          <w:tcPr>
            <w:tcW w:w="2977" w:type="dxa"/>
            <w:vAlign w:val="bottom"/>
          </w:tcPr>
          <w:p w14:paraId="2196D36F" w14:textId="77777777" w:rsidR="00050E27" w:rsidRPr="00161FB1" w:rsidRDefault="00050E27" w:rsidP="00050E27">
            <w:pPr>
              <w:pStyle w:val="Tablebody"/>
              <w:spacing w:before="0" w:after="0"/>
              <w:rPr>
                <w:rFonts w:eastAsia="Times New Roman" w:cs="Times New Roman"/>
                <w:b/>
                <w:bCs/>
                <w:szCs w:val="22"/>
                <w:lang w:eastAsia="en-GB"/>
              </w:rPr>
            </w:pPr>
            <w:r w:rsidRPr="00161FB1">
              <w:rPr>
                <w:rFonts w:eastAsiaTheme="minorHAnsi" w:cs="Times New Roman"/>
                <w:szCs w:val="22"/>
              </w:rPr>
              <w:t xml:space="preserve">Medical records of patients with BA in 6 Brazilian reference </w:t>
            </w:r>
            <w:proofErr w:type="spellStart"/>
            <w:r w:rsidRPr="00161FB1">
              <w:rPr>
                <w:rFonts w:eastAsiaTheme="minorHAnsi" w:cs="Times New Roman"/>
                <w:szCs w:val="22"/>
              </w:rPr>
              <w:t>centers</w:t>
            </w:r>
            <w:proofErr w:type="spellEnd"/>
          </w:p>
        </w:tc>
        <w:tc>
          <w:tcPr>
            <w:tcW w:w="2835" w:type="dxa"/>
            <w:vAlign w:val="bottom"/>
          </w:tcPr>
          <w:p w14:paraId="323A07D1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Follow up</w:t>
            </w:r>
          </w:p>
        </w:tc>
        <w:tc>
          <w:tcPr>
            <w:tcW w:w="3260" w:type="dxa"/>
            <w:vAlign w:val="bottom"/>
          </w:tcPr>
          <w:p w14:paraId="774AA321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1A4BB7EE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1072"/>
          <w:tblHeader/>
        </w:trPr>
        <w:tc>
          <w:tcPr>
            <w:tcW w:w="1848" w:type="dxa"/>
            <w:vAlign w:val="bottom"/>
          </w:tcPr>
          <w:p w14:paraId="7C986168" w14:textId="6FC9CAA1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lastRenderedPageBreak/>
              <w:t xml:space="preserve">De </w:t>
            </w:r>
            <w:proofErr w:type="spellStart"/>
            <w:r w:rsidRPr="00161FB1">
              <w:rPr>
                <w:rFonts w:ascii="Times New Roman" w:hAnsi="Times New Roman" w:cs="Times New Roman"/>
              </w:rPr>
              <w:t>Vries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, 2011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kZSBWcmllczwvQXV0aG9yPjxZZWFyPjIwMTE8L1llYXI+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kZSBWcmllczwvQXV0aG9yPjxZZWFyPjIwMTE8L1llYXI+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15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The Netherlands</w:t>
            </w:r>
          </w:p>
        </w:tc>
        <w:tc>
          <w:tcPr>
            <w:tcW w:w="2693" w:type="dxa"/>
            <w:vAlign w:val="bottom"/>
          </w:tcPr>
          <w:p w14:paraId="7CDDD84D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iliary atresia</w:t>
            </w:r>
          </w:p>
        </w:tc>
        <w:tc>
          <w:tcPr>
            <w:tcW w:w="2977" w:type="dxa"/>
            <w:vAlign w:val="bottom"/>
          </w:tcPr>
          <w:p w14:paraId="65BFF62F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Patients hospital records from one of the 6 Dutch university medical centres that specializes in paediatric surgery</w:t>
            </w:r>
          </w:p>
        </w:tc>
        <w:tc>
          <w:tcPr>
            <w:tcW w:w="2835" w:type="dxa"/>
            <w:vAlign w:val="bottom"/>
          </w:tcPr>
          <w:p w14:paraId="10545ECA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Follow up</w:t>
            </w:r>
          </w:p>
        </w:tc>
        <w:tc>
          <w:tcPr>
            <w:tcW w:w="3260" w:type="dxa"/>
            <w:vAlign w:val="bottom"/>
          </w:tcPr>
          <w:p w14:paraId="0FC52C93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 for survival</w:t>
            </w:r>
          </w:p>
        </w:tc>
      </w:tr>
      <w:tr w:rsidR="00050E27" w:rsidRPr="00161FB1" w14:paraId="4BD91640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63"/>
          <w:tblHeader/>
        </w:trPr>
        <w:tc>
          <w:tcPr>
            <w:tcW w:w="1848" w:type="dxa"/>
            <w:vAlign w:val="bottom"/>
          </w:tcPr>
          <w:p w14:paraId="65DBE599" w14:textId="14B072E6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Eide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, 2006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FaWRlPC9BdXRob3I+PFllYXI+MjAwNjwvWWVhcj48UmVj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FaWRlPC9BdXRob3I+PFllYXI+MjAwNjwvWWVhcj48UmVj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16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Norway</w:t>
            </w:r>
          </w:p>
        </w:tc>
        <w:tc>
          <w:tcPr>
            <w:tcW w:w="2693" w:type="dxa"/>
            <w:vAlign w:val="bottom"/>
          </w:tcPr>
          <w:p w14:paraId="40040B01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ll anomalies and by selected subgroup</w:t>
            </w:r>
          </w:p>
        </w:tc>
        <w:tc>
          <w:tcPr>
            <w:tcW w:w="2977" w:type="dxa"/>
            <w:vAlign w:val="bottom"/>
          </w:tcPr>
          <w:p w14:paraId="7626F8D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Medical Birth Registry (MBR), 1967-79</w:t>
            </w:r>
          </w:p>
        </w:tc>
        <w:tc>
          <w:tcPr>
            <w:tcW w:w="2835" w:type="dxa"/>
            <w:vAlign w:val="bottom"/>
          </w:tcPr>
          <w:p w14:paraId="5024EA8E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Statistics Norway (1967-1998)</w:t>
            </w:r>
          </w:p>
        </w:tc>
        <w:tc>
          <w:tcPr>
            <w:tcW w:w="3260" w:type="dxa"/>
            <w:vAlign w:val="bottom"/>
          </w:tcPr>
          <w:p w14:paraId="33472812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Comparison with mortality in those without CAs (RR)</w:t>
            </w:r>
          </w:p>
        </w:tc>
      </w:tr>
      <w:tr w:rsidR="00050E27" w:rsidRPr="00161FB1" w14:paraId="5C009994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28"/>
          <w:tblHeader/>
        </w:trPr>
        <w:tc>
          <w:tcPr>
            <w:tcW w:w="1848" w:type="dxa"/>
            <w:vAlign w:val="bottom"/>
          </w:tcPr>
          <w:p w14:paraId="62377BAD" w14:textId="72F1B04D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 xml:space="preserve">Folkestad, 2016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Gb2xrZXN0YWQ8L0F1dGhvcj48WWVhcj4yMDE2PC9ZZWFy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Gb2xrZXN0YWQ8L0F1dGhvcj48WWVhcj4yMDE2PC9ZZWFy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17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Denmark</w:t>
            </w:r>
          </w:p>
        </w:tc>
        <w:tc>
          <w:tcPr>
            <w:tcW w:w="2693" w:type="dxa"/>
            <w:vAlign w:val="bottom"/>
          </w:tcPr>
          <w:p w14:paraId="0590814E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Osteogenesis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61FB1">
              <w:rPr>
                <w:rFonts w:ascii="Times New Roman" w:hAnsi="Times New Roman" w:cs="Times New Roman"/>
              </w:rPr>
              <w:t>Imperfecta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 (OI):</w:t>
            </w:r>
          </w:p>
        </w:tc>
        <w:tc>
          <w:tcPr>
            <w:tcW w:w="2977" w:type="dxa"/>
            <w:vAlign w:val="bottom"/>
          </w:tcPr>
          <w:p w14:paraId="13BD3E91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National Patient Register (NPR)</w:t>
            </w:r>
          </w:p>
        </w:tc>
        <w:tc>
          <w:tcPr>
            <w:tcW w:w="2835" w:type="dxa"/>
            <w:vAlign w:val="bottom"/>
          </w:tcPr>
          <w:p w14:paraId="5E16011D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Linked with deaths in Danish CDR</w:t>
            </w:r>
          </w:p>
        </w:tc>
        <w:tc>
          <w:tcPr>
            <w:tcW w:w="3260" w:type="dxa"/>
            <w:vAlign w:val="bottom"/>
          </w:tcPr>
          <w:p w14:paraId="0D359778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Reference group – 5 persons randomly selected from Danish Civil registration System matched by gender, birth year and month </w:t>
            </w:r>
          </w:p>
        </w:tc>
      </w:tr>
      <w:tr w:rsidR="00050E27" w:rsidRPr="00161FB1" w14:paraId="32E85031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702"/>
          <w:tblHeader/>
        </w:trPr>
        <w:tc>
          <w:tcPr>
            <w:tcW w:w="1848" w:type="dxa"/>
            <w:vAlign w:val="bottom"/>
          </w:tcPr>
          <w:p w14:paraId="1E10AB71" w14:textId="5ABE3A3D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Frid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, 1999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/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&lt;EndNote&gt;&lt;Cite&gt;&lt;Author&gt;Frid&lt;/Author&gt;&lt;Year&gt;1999&lt;/Year&gt;&lt;RecNum&gt;11&lt;/RecNum&gt;&lt;DisplayText&gt;[18]&lt;/DisplayText&gt;&lt;record&gt;&lt;rec-number&gt;11&lt;/rec-number&gt;&lt;foreign-keys&gt;&lt;key app="EN" db-id="pz9d5asp59vrelex9spppzrdpr52d09wpw0z" timestamp="1559128351"&gt;11&lt;/key&gt;&lt;/foreign-keys&gt;&lt;ref-type name="Journal Article"&gt;17&lt;/ref-type&gt;&lt;contributors&gt;&lt;authors&gt;&lt;author&gt;Frid, C.&lt;/author&gt;&lt;author&gt;Drott, P.&lt;/author&gt;&lt;author&gt;Lundell, B.&lt;/author&gt;&lt;author&gt;Rasmussen, F.&lt;/author&gt;&lt;author&gt;Anneren, G.&lt;/author&gt;&lt;/authors&gt;&lt;/contributors&gt;&lt;auth-address&gt;Department of Women and Child Health, Uppsala University, Sweden.&lt;/auth-address&gt;&lt;titles&gt;&lt;title&gt;Mortality in Down&amp;apos;s syndrome in relation to congenital malformations&lt;/title&gt;&lt;secondary-title&gt;Journal of intellectual disability research : JIDR&lt;/secondary-title&gt;&lt;alt-title&gt;J Intellect Disabil Res&lt;/alt-title&gt;&lt;/titles&gt;&lt;periodical&gt;&lt;full-title&gt;Journal of intellectual disability research : JIDR&lt;/full-title&gt;&lt;abbr-1&gt;J Intellect Disabil Res&lt;/abbr-1&gt;&lt;/periodical&gt;&lt;alt-periodical&gt;&lt;full-title&gt;Journal of intellectual disability research : JIDR&lt;/full-title&gt;&lt;abbr-1&gt;J Intellect Disabil Res&lt;/abbr-1&gt;&lt;/alt-periodical&gt;&lt;pages&gt;234-41&lt;/pages&gt;&lt;volume&gt;43 ( Pt 3)&lt;/volume&gt;&lt;keywords&gt;&lt;keyword&gt;Adolescent&lt;/keyword&gt;&lt;keyword&gt;Adult&lt;/keyword&gt;&lt;keyword&gt;Child&lt;/keyword&gt;&lt;keyword&gt;Child, Preschool&lt;/keyword&gt;&lt;keyword&gt;Congenital Abnormalities&lt;/keyword&gt;&lt;keyword&gt;Down Syndrome/complications/*mortality&lt;/keyword&gt;&lt;keyword&gt;Female&lt;/keyword&gt;&lt;keyword&gt;Follow-Up Studies&lt;/keyword&gt;&lt;keyword&gt;Humans&lt;/keyword&gt;&lt;keyword&gt;Infant&lt;/keyword&gt;&lt;keyword&gt;Infant, Newborn&lt;/keyword&gt;&lt;keyword&gt;Male&lt;/keyword&gt;&lt;keyword&gt;Retrospective Studies&lt;/keyword&gt;&lt;/keywords&gt;&lt;dates&gt;&lt;year&gt;1999&lt;/year&gt;&lt;pub-dates&gt;&lt;date&gt;Jun&lt;/date&gt;&lt;/pub-dates&gt;&lt;/dates&gt;&lt;isbn&gt;0964-2633 (Print)&amp;#xD;0964-2633 (Linking)&lt;/isbn&gt;&lt;accession-num&gt;10392609&lt;/accession-num&gt;&lt;label&gt;included&lt;/label&gt;&lt;urls&gt;&lt;related-urls&gt;&lt;url&gt;http://www.ncbi.nlm.nih.gov/pubmed/10392609&lt;/url&gt;&lt;/related-urls&gt;&lt;/urls&gt;&lt;/record&gt;&lt;/Cite&gt;&lt;/EndNote&gt;</w:instrTex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18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northern Sweden</w:t>
            </w:r>
          </w:p>
        </w:tc>
        <w:tc>
          <w:tcPr>
            <w:tcW w:w="2693" w:type="dxa"/>
            <w:vAlign w:val="bottom"/>
          </w:tcPr>
          <w:p w14:paraId="008DDE61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Down syndrome</w:t>
            </w:r>
          </w:p>
        </w:tc>
        <w:tc>
          <w:tcPr>
            <w:tcW w:w="2977" w:type="dxa"/>
            <w:vAlign w:val="bottom"/>
          </w:tcPr>
          <w:p w14:paraId="5D98D7EC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Swedish Register of Congenital Malformations; Cytogenetic Register; MBR</w:t>
            </w:r>
          </w:p>
        </w:tc>
        <w:tc>
          <w:tcPr>
            <w:tcW w:w="2835" w:type="dxa"/>
            <w:vAlign w:val="bottom"/>
          </w:tcPr>
          <w:p w14:paraId="4BA06AC7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 xml:space="preserve">Population Register; CDR and hospital medical records </w:t>
            </w:r>
          </w:p>
        </w:tc>
        <w:tc>
          <w:tcPr>
            <w:tcW w:w="3260" w:type="dxa"/>
            <w:vAlign w:val="bottom"/>
          </w:tcPr>
          <w:p w14:paraId="642D24C4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5F3A04CE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710"/>
          <w:tblHeader/>
        </w:trPr>
        <w:tc>
          <w:tcPr>
            <w:tcW w:w="1848" w:type="dxa"/>
            <w:vAlign w:val="bottom"/>
          </w:tcPr>
          <w:p w14:paraId="15592B3D" w14:textId="3CE18EE7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 xml:space="preserve">Garne, 2002 </w:t>
            </w:r>
            <w:r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XJuZTwvQXV0aG9yPjxZZWFyPjIwMDI8L1llYXI+PFJl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</w:fldData>
              </w:fldChar>
            </w:r>
            <w:r w:rsidR="005037E2" w:rsidRPr="00161FB1">
              <w:rPr>
                <w:rFonts w:ascii="Times New Roman" w:hAnsi="Times New Roman" w:cs="Times New Roman"/>
              </w:rPr>
              <w:instrText xml:space="preserve"> ADDIN EN.CITE </w:instrText>
            </w:r>
            <w:r w:rsidR="005037E2"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XJuZTwvQXV0aG9yPjxZZWFyPjIwMDI8L1llYXI+PFJl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</w:fldData>
              </w:fldChar>
            </w:r>
            <w:r w:rsidR="005037E2" w:rsidRPr="00161FB1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5037E2" w:rsidRPr="00161FB1">
              <w:rPr>
                <w:rFonts w:ascii="Times New Roman" w:hAnsi="Times New Roman" w:cs="Times New Roman"/>
              </w:rPr>
            </w:r>
            <w:r w:rsidR="005037E2" w:rsidRPr="00161FB1">
              <w:rPr>
                <w:rFonts w:ascii="Times New Roman" w:hAnsi="Times New Roman" w:cs="Times New Roman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</w:r>
            <w:r w:rsidRPr="00161FB1">
              <w:rPr>
                <w:rFonts w:ascii="Times New Roman" w:hAnsi="Times New Roman" w:cs="Times New Roman"/>
              </w:rPr>
              <w:fldChar w:fldCharType="separate"/>
            </w:r>
            <w:r w:rsidR="005037E2" w:rsidRPr="00161FB1">
              <w:rPr>
                <w:rFonts w:ascii="Times New Roman" w:hAnsi="Times New Roman" w:cs="Times New Roman"/>
                <w:noProof/>
              </w:rPr>
              <w:t>[19]</w:t>
            </w:r>
            <w:r w:rsidRPr="00161FB1">
              <w:rPr>
                <w:rFonts w:ascii="Times New Roman" w:hAnsi="Times New Roman" w:cs="Times New Roman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  <w:t>, Funen county, Denmark</w:t>
            </w:r>
          </w:p>
        </w:tc>
        <w:tc>
          <w:tcPr>
            <w:tcW w:w="2693" w:type="dxa"/>
            <w:vAlign w:val="bottom"/>
          </w:tcPr>
          <w:p w14:paraId="18DC88EC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Gastrointestinal anomalies (</w:t>
            </w:r>
            <w:proofErr w:type="spellStart"/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tresias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, abdominal wall defects and CHD)</w:t>
            </w:r>
          </w:p>
        </w:tc>
        <w:tc>
          <w:tcPr>
            <w:tcW w:w="2977" w:type="dxa"/>
            <w:vAlign w:val="bottom"/>
          </w:tcPr>
          <w:p w14:paraId="5F7D7D54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EUROCAT Registry for Funen County in Denmark</w:t>
            </w:r>
          </w:p>
        </w:tc>
        <w:tc>
          <w:tcPr>
            <w:tcW w:w="2835" w:type="dxa"/>
            <w:vAlign w:val="bottom"/>
          </w:tcPr>
          <w:p w14:paraId="6C3DF72C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FU data from hospital records (Central database of hospital admissions)</w:t>
            </w:r>
          </w:p>
        </w:tc>
        <w:tc>
          <w:tcPr>
            <w:tcW w:w="3260" w:type="dxa"/>
            <w:vAlign w:val="bottom"/>
          </w:tcPr>
          <w:p w14:paraId="20405643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26658231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4FD74314" w14:textId="7EB42FCD" w:rsidR="00050E27" w:rsidRPr="00161FB1" w:rsidRDefault="00050E27" w:rsidP="005037E2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61FB1">
              <w:rPr>
                <w:rFonts w:ascii="Times New Roman" w:hAnsi="Times New Roman" w:cs="Times New Roman"/>
              </w:rPr>
              <w:t xml:space="preserve">Glasson, 2016 </w:t>
            </w:r>
            <w:r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HbGFzc29uPC9BdXRob3I+PFllYXI+MjAxNjwvWWVhcj48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="005037E2" w:rsidRPr="00161FB1">
              <w:rPr>
                <w:rFonts w:ascii="Times New Roman" w:hAnsi="Times New Roman" w:cs="Times New Roman"/>
              </w:rPr>
              <w:instrText xml:space="preserve"> ADDIN EN.CITE </w:instrText>
            </w:r>
            <w:r w:rsidR="005037E2"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HbGFzc29uPC9BdXRob3I+PFllYXI+MjAxNjwvWWVhcj48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="005037E2" w:rsidRPr="00161FB1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5037E2" w:rsidRPr="00161FB1">
              <w:rPr>
                <w:rFonts w:ascii="Times New Roman" w:hAnsi="Times New Roman" w:cs="Times New Roman"/>
              </w:rPr>
            </w:r>
            <w:r w:rsidR="005037E2" w:rsidRPr="00161FB1">
              <w:rPr>
                <w:rFonts w:ascii="Times New Roman" w:hAnsi="Times New Roman" w:cs="Times New Roman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</w:r>
            <w:r w:rsidRPr="00161FB1">
              <w:rPr>
                <w:rFonts w:ascii="Times New Roman" w:hAnsi="Times New Roman" w:cs="Times New Roman"/>
              </w:rPr>
              <w:fldChar w:fldCharType="separate"/>
            </w:r>
            <w:r w:rsidR="005037E2" w:rsidRPr="00161FB1">
              <w:rPr>
                <w:rFonts w:ascii="Times New Roman" w:hAnsi="Times New Roman" w:cs="Times New Roman"/>
                <w:noProof/>
              </w:rPr>
              <w:t>[20]</w:t>
            </w:r>
            <w:r w:rsidRPr="00161FB1">
              <w:rPr>
                <w:rFonts w:ascii="Times New Roman" w:hAnsi="Times New Roman" w:cs="Times New Roman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  <w:t>, Western Australia (WA)</w:t>
            </w:r>
          </w:p>
        </w:tc>
        <w:tc>
          <w:tcPr>
            <w:tcW w:w="2693" w:type="dxa"/>
            <w:vAlign w:val="bottom"/>
          </w:tcPr>
          <w:p w14:paraId="103533DB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Down syndrome</w:t>
            </w:r>
          </w:p>
        </w:tc>
        <w:tc>
          <w:tcPr>
            <w:tcW w:w="2977" w:type="dxa"/>
            <w:vAlign w:val="bottom"/>
          </w:tcPr>
          <w:p w14:paraId="64130703" w14:textId="77777777" w:rsidR="00050E27" w:rsidRPr="00161FB1" w:rsidRDefault="00050E27" w:rsidP="00050E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 xml:space="preserve">1) WA Intellectual Disability Exploring Answers database; 2) WA Register for Developmental Anomalies </w:t>
            </w:r>
          </w:p>
        </w:tc>
        <w:tc>
          <w:tcPr>
            <w:tcW w:w="2835" w:type="dxa"/>
            <w:vAlign w:val="bottom"/>
          </w:tcPr>
          <w:p w14:paraId="4900EF9B" w14:textId="77777777" w:rsidR="00050E27" w:rsidRPr="00161FB1" w:rsidRDefault="00050E27" w:rsidP="00050E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WA death registrations (from 1969) and DSC records (from 1953).</w:t>
            </w:r>
          </w:p>
        </w:tc>
        <w:tc>
          <w:tcPr>
            <w:tcW w:w="3260" w:type="dxa"/>
            <w:vAlign w:val="bottom"/>
          </w:tcPr>
          <w:p w14:paraId="43F4EE44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comparison group for survival, perinatal characteristic compared with the reference group (n=785,732)</w:t>
            </w:r>
          </w:p>
        </w:tc>
      </w:tr>
      <w:tr w:rsidR="00050E27" w:rsidRPr="00161FB1" w14:paraId="042D0939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708"/>
          <w:tblHeader/>
        </w:trPr>
        <w:tc>
          <w:tcPr>
            <w:tcW w:w="1848" w:type="dxa"/>
            <w:vAlign w:val="bottom"/>
          </w:tcPr>
          <w:p w14:paraId="1F406353" w14:textId="0B84EEEC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Grizelj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, 2010 </w:t>
            </w:r>
            <w:r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Hcml6ZWxqPC9BdXRob3I+PFllYXI+MjAxMDwvWWVhcj48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</w:fldData>
              </w:fldChar>
            </w:r>
            <w:r w:rsidR="005037E2" w:rsidRPr="00161FB1">
              <w:rPr>
                <w:rFonts w:ascii="Times New Roman" w:hAnsi="Times New Roman" w:cs="Times New Roman"/>
              </w:rPr>
              <w:instrText xml:space="preserve"> ADDIN EN.CITE </w:instrText>
            </w:r>
            <w:r w:rsidR="005037E2"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Hcml6ZWxqPC9BdXRob3I+PFllYXI+MjAxMDwvWWVhcj48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</w:fldData>
              </w:fldChar>
            </w:r>
            <w:r w:rsidR="005037E2" w:rsidRPr="00161FB1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5037E2" w:rsidRPr="00161FB1">
              <w:rPr>
                <w:rFonts w:ascii="Times New Roman" w:hAnsi="Times New Roman" w:cs="Times New Roman"/>
              </w:rPr>
            </w:r>
            <w:r w:rsidR="005037E2" w:rsidRPr="00161FB1">
              <w:rPr>
                <w:rFonts w:ascii="Times New Roman" w:hAnsi="Times New Roman" w:cs="Times New Roman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</w:r>
            <w:r w:rsidRPr="00161FB1">
              <w:rPr>
                <w:rFonts w:ascii="Times New Roman" w:hAnsi="Times New Roman" w:cs="Times New Roman"/>
              </w:rPr>
              <w:fldChar w:fldCharType="separate"/>
            </w:r>
            <w:r w:rsidR="005037E2" w:rsidRPr="00161FB1">
              <w:rPr>
                <w:rFonts w:ascii="Times New Roman" w:hAnsi="Times New Roman" w:cs="Times New Roman"/>
                <w:noProof/>
              </w:rPr>
              <w:t>[21]</w:t>
            </w:r>
            <w:r w:rsidRPr="00161FB1">
              <w:rPr>
                <w:rFonts w:ascii="Times New Roman" w:hAnsi="Times New Roman" w:cs="Times New Roman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  <w:t>, Croatia</w:t>
            </w:r>
          </w:p>
        </w:tc>
        <w:tc>
          <w:tcPr>
            <w:tcW w:w="2693" w:type="dxa"/>
            <w:vAlign w:val="bottom"/>
          </w:tcPr>
          <w:p w14:paraId="042F329C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iliary atresia</w:t>
            </w:r>
          </w:p>
        </w:tc>
        <w:tc>
          <w:tcPr>
            <w:tcW w:w="2977" w:type="dxa"/>
            <w:vAlign w:val="bottom"/>
          </w:tcPr>
          <w:p w14:paraId="21B53AC7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Medical records of University Hospital Zagreb (care highly centralised)</w:t>
            </w:r>
          </w:p>
        </w:tc>
        <w:tc>
          <w:tcPr>
            <w:tcW w:w="2835" w:type="dxa"/>
            <w:vAlign w:val="bottom"/>
          </w:tcPr>
          <w:p w14:paraId="409CAF4C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FU data from hospital records</w:t>
            </w:r>
          </w:p>
        </w:tc>
        <w:tc>
          <w:tcPr>
            <w:tcW w:w="3260" w:type="dxa"/>
            <w:vAlign w:val="bottom"/>
          </w:tcPr>
          <w:p w14:paraId="55FDC9A1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31034BD7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65"/>
          <w:tblHeader/>
        </w:trPr>
        <w:tc>
          <w:tcPr>
            <w:tcW w:w="1848" w:type="dxa"/>
            <w:vAlign w:val="bottom"/>
          </w:tcPr>
          <w:p w14:paraId="4EC77A1E" w14:textId="2B8468CA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Gudbjartsson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, 2008 </w:t>
            </w:r>
            <w:r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RiamFydHNzb248L0F1dGhvcj48WWVhcj4yMDA4PC9Z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</w:fldData>
              </w:fldChar>
            </w:r>
            <w:r w:rsidR="005037E2" w:rsidRPr="00161FB1">
              <w:rPr>
                <w:rFonts w:ascii="Times New Roman" w:hAnsi="Times New Roman" w:cs="Times New Roman"/>
              </w:rPr>
              <w:instrText xml:space="preserve"> ADDIN EN.CITE </w:instrText>
            </w:r>
            <w:r w:rsidR="005037E2"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RiamFydHNzb248L0F1dGhvcj48WWVhcj4yMDA4PC9Z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</w:fldData>
              </w:fldChar>
            </w:r>
            <w:r w:rsidR="005037E2" w:rsidRPr="00161FB1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5037E2" w:rsidRPr="00161FB1">
              <w:rPr>
                <w:rFonts w:ascii="Times New Roman" w:hAnsi="Times New Roman" w:cs="Times New Roman"/>
              </w:rPr>
            </w:r>
            <w:r w:rsidR="005037E2" w:rsidRPr="00161FB1">
              <w:rPr>
                <w:rFonts w:ascii="Times New Roman" w:hAnsi="Times New Roman" w:cs="Times New Roman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</w:r>
            <w:r w:rsidRPr="00161FB1">
              <w:rPr>
                <w:rFonts w:ascii="Times New Roman" w:hAnsi="Times New Roman" w:cs="Times New Roman"/>
              </w:rPr>
              <w:fldChar w:fldCharType="separate"/>
            </w:r>
            <w:r w:rsidR="005037E2" w:rsidRPr="00161FB1">
              <w:rPr>
                <w:rFonts w:ascii="Times New Roman" w:hAnsi="Times New Roman" w:cs="Times New Roman"/>
                <w:noProof/>
              </w:rPr>
              <w:t>[22]</w:t>
            </w:r>
            <w:r w:rsidRPr="00161FB1">
              <w:rPr>
                <w:rFonts w:ascii="Times New Roman" w:hAnsi="Times New Roman" w:cs="Times New Roman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  <w:t>, only Iceland centre included</w:t>
            </w:r>
          </w:p>
        </w:tc>
        <w:tc>
          <w:tcPr>
            <w:tcW w:w="2693" w:type="dxa"/>
            <w:vAlign w:val="bottom"/>
          </w:tcPr>
          <w:p w14:paraId="55A4A36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CDH</w:t>
            </w:r>
          </w:p>
        </w:tc>
        <w:tc>
          <w:tcPr>
            <w:tcW w:w="2977" w:type="dxa"/>
            <w:vAlign w:val="bottom"/>
          </w:tcPr>
          <w:p w14:paraId="281D3302" w14:textId="77777777" w:rsidR="00050E27" w:rsidRPr="00161FB1" w:rsidRDefault="00050E27" w:rsidP="00050E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Central diagnosis- and operation-code registry</w:t>
            </w:r>
          </w:p>
        </w:tc>
        <w:tc>
          <w:tcPr>
            <w:tcW w:w="2835" w:type="dxa"/>
            <w:vAlign w:val="bottom"/>
          </w:tcPr>
          <w:p w14:paraId="033A9AFD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FU of all patients</w:t>
            </w:r>
          </w:p>
        </w:tc>
        <w:tc>
          <w:tcPr>
            <w:tcW w:w="3260" w:type="dxa"/>
            <w:vAlign w:val="bottom"/>
          </w:tcPr>
          <w:p w14:paraId="7A58856B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1770E309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30"/>
          <w:tblHeader/>
        </w:trPr>
        <w:tc>
          <w:tcPr>
            <w:tcW w:w="1848" w:type="dxa"/>
            <w:vAlign w:val="bottom"/>
          </w:tcPr>
          <w:p w14:paraId="66814C26" w14:textId="778A5DDF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lastRenderedPageBreak/>
              <w:t xml:space="preserve">Halliday, 2009 </w:t>
            </w:r>
            <w:r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xsaWRheTwvQXV0aG9yPjxZZWFyPjIwMDk8L1llYXI+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</w:fldData>
              </w:fldChar>
            </w:r>
            <w:r w:rsidR="005037E2" w:rsidRPr="00161FB1">
              <w:rPr>
                <w:rFonts w:ascii="Times New Roman" w:hAnsi="Times New Roman" w:cs="Times New Roman"/>
              </w:rPr>
              <w:instrText xml:space="preserve"> ADDIN EN.CITE </w:instrText>
            </w:r>
            <w:r w:rsidR="005037E2" w:rsidRPr="00161FB1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xsaWRheTwvQXV0aG9yPjxZZWFyPjIwMDk8L1llYXI+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</w:fldData>
              </w:fldChar>
            </w:r>
            <w:r w:rsidR="005037E2" w:rsidRPr="00161FB1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5037E2" w:rsidRPr="00161FB1">
              <w:rPr>
                <w:rFonts w:ascii="Times New Roman" w:hAnsi="Times New Roman" w:cs="Times New Roman"/>
              </w:rPr>
            </w:r>
            <w:r w:rsidR="005037E2" w:rsidRPr="00161FB1">
              <w:rPr>
                <w:rFonts w:ascii="Times New Roman" w:hAnsi="Times New Roman" w:cs="Times New Roman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</w:r>
            <w:r w:rsidRPr="00161FB1">
              <w:rPr>
                <w:rFonts w:ascii="Times New Roman" w:hAnsi="Times New Roman" w:cs="Times New Roman"/>
              </w:rPr>
              <w:fldChar w:fldCharType="separate"/>
            </w:r>
            <w:r w:rsidR="005037E2" w:rsidRPr="00161FB1">
              <w:rPr>
                <w:rFonts w:ascii="Times New Roman" w:hAnsi="Times New Roman" w:cs="Times New Roman"/>
                <w:noProof/>
              </w:rPr>
              <w:t>[23]</w:t>
            </w:r>
            <w:r w:rsidRPr="00161FB1">
              <w:rPr>
                <w:rFonts w:ascii="Times New Roman" w:hAnsi="Times New Roman" w:cs="Times New Roman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  <w:t>, Victoria, Australia</w:t>
            </w:r>
          </w:p>
        </w:tc>
        <w:tc>
          <w:tcPr>
            <w:tcW w:w="2693" w:type="dxa"/>
            <w:vAlign w:val="bottom"/>
          </w:tcPr>
          <w:p w14:paraId="09532DDE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Down syndrome</w:t>
            </w:r>
          </w:p>
        </w:tc>
        <w:tc>
          <w:tcPr>
            <w:tcW w:w="2977" w:type="dxa"/>
            <w:vAlign w:val="bottom"/>
          </w:tcPr>
          <w:p w14:paraId="57134BE1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The Victorian Birth Defects Register (VBDR)</w:t>
            </w:r>
          </w:p>
        </w:tc>
        <w:tc>
          <w:tcPr>
            <w:tcW w:w="2835" w:type="dxa"/>
            <w:vAlign w:val="bottom"/>
          </w:tcPr>
          <w:p w14:paraId="1A52D35A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Linked VBDR cases with records from CCOPMM database</w:t>
            </w:r>
          </w:p>
        </w:tc>
        <w:tc>
          <w:tcPr>
            <w:tcW w:w="3260" w:type="dxa"/>
            <w:vAlign w:val="bottom"/>
          </w:tcPr>
          <w:p w14:paraId="7682EAA6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61CA8DD5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60C28624" w14:textId="286D8E81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Hayes, 1997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IYXllczwvQXV0aG9yPjxZZWFyPjE5OTc8L1llYXI+PFJl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IYXllczwvQXV0aG9yPjxZZWFyPjE5OTc8L1llYXI+PFJl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24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Dublin, Ireland</w:t>
            </w:r>
          </w:p>
        </w:tc>
        <w:tc>
          <w:tcPr>
            <w:tcW w:w="2693" w:type="dxa"/>
            <w:vAlign w:val="bottom"/>
          </w:tcPr>
          <w:p w14:paraId="21A103EC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Down syndrome</w:t>
            </w:r>
          </w:p>
        </w:tc>
        <w:tc>
          <w:tcPr>
            <w:tcW w:w="2977" w:type="dxa"/>
            <w:vAlign w:val="bottom"/>
          </w:tcPr>
          <w:p w14:paraId="39203D57" w14:textId="77777777" w:rsidR="00050E27" w:rsidRPr="00161FB1" w:rsidRDefault="00050E27" w:rsidP="00050E27">
            <w:pPr>
              <w:pStyle w:val="Tablebody"/>
              <w:spacing w:before="0" w:after="0"/>
              <w:rPr>
                <w:rFonts w:eastAsia="Times New Roman" w:cs="Times New Roman"/>
                <w:b/>
                <w:bCs/>
                <w:color w:val="000000"/>
                <w:szCs w:val="22"/>
                <w:lang w:eastAsia="en-GB"/>
              </w:rPr>
            </w:pPr>
            <w:r w:rsidRPr="00161FB1">
              <w:rPr>
                <w:rFonts w:cs="Times New Roman"/>
                <w:szCs w:val="22"/>
              </w:rPr>
              <w:t xml:space="preserve">Dublin EUROCAT register, DCAR, hospital records of paediatric units, including leukaemia cardiac surgery registers. </w:t>
            </w:r>
          </w:p>
        </w:tc>
        <w:tc>
          <w:tcPr>
            <w:tcW w:w="2835" w:type="dxa"/>
            <w:vAlign w:val="bottom"/>
          </w:tcPr>
          <w:p w14:paraId="24DE0CD2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Death Register</w:t>
            </w:r>
          </w:p>
        </w:tc>
        <w:tc>
          <w:tcPr>
            <w:tcW w:w="3260" w:type="dxa"/>
            <w:vAlign w:val="bottom"/>
          </w:tcPr>
          <w:p w14:paraId="759EA270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246FCB00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32B01AFE" w14:textId="52FEC23E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Hinton, 2017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IaW50b248L0F1dGhvcj48WWVhcj4yMDE3PC9ZZWFyPjxS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IaW50b248L0F1dGhvcj48WWVhcj4yMDE3PC9ZZWFyPjxS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25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Atlanta, USA</w:t>
            </w:r>
          </w:p>
        </w:tc>
        <w:tc>
          <w:tcPr>
            <w:tcW w:w="2693" w:type="dxa"/>
            <w:vAlign w:val="bottom"/>
          </w:tcPr>
          <w:p w14:paraId="29084A5B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CDH</w:t>
            </w:r>
          </w:p>
        </w:tc>
        <w:tc>
          <w:tcPr>
            <w:tcW w:w="2977" w:type="dxa"/>
            <w:vAlign w:val="bottom"/>
          </w:tcPr>
          <w:p w14:paraId="3E1954DC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The Metropolitan Atlanta Congenital Defects Program (MACDP</w:t>
            </w:r>
          </w:p>
        </w:tc>
        <w:tc>
          <w:tcPr>
            <w:tcW w:w="2835" w:type="dxa"/>
            <w:vAlign w:val="bottom"/>
          </w:tcPr>
          <w:p w14:paraId="6CD9408E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Linked MACDP data and vital records from the state of Georgia; for deaths outside Georgia linkage with the NDI</w:t>
            </w:r>
          </w:p>
        </w:tc>
        <w:tc>
          <w:tcPr>
            <w:tcW w:w="3260" w:type="dxa"/>
            <w:vAlign w:val="bottom"/>
          </w:tcPr>
          <w:p w14:paraId="658E701C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Survival by ethnicity (White and Black) compared, no comparison with reference group</w:t>
            </w:r>
          </w:p>
        </w:tc>
      </w:tr>
      <w:tr w:rsidR="00050E27" w:rsidRPr="00161FB1" w14:paraId="2ED6AD86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6FCB76E5" w14:textId="2874C114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Jaillard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, 2003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KYWlsbGFyZDwvQXV0aG9yPjxZZWFyPjIwMDM8L1llYXI+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KYWlsbGFyZDwvQXV0aG9yPjxZZWFyPjIwMDM8L1llYXI+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26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</w:t>
            </w:r>
            <w:r w:rsidRPr="00161FB1">
              <w:rPr>
                <w:rFonts w:ascii="Times New Roman" w:hAnsi="Times New Roman" w:cs="Times New Roman"/>
              </w:rPr>
              <w:t xml:space="preserve"> France</w:t>
            </w:r>
          </w:p>
        </w:tc>
        <w:tc>
          <w:tcPr>
            <w:tcW w:w="2693" w:type="dxa"/>
            <w:vAlign w:val="bottom"/>
          </w:tcPr>
          <w:p w14:paraId="6B9D1C5C" w14:textId="77777777" w:rsidR="00050E27" w:rsidRPr="00161FB1" w:rsidRDefault="00050E27" w:rsidP="00050E27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CDH</w:t>
            </w:r>
          </w:p>
        </w:tc>
        <w:tc>
          <w:tcPr>
            <w:tcW w:w="2977" w:type="dxa"/>
            <w:vAlign w:val="bottom"/>
          </w:tcPr>
          <w:p w14:paraId="0555E84A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 xml:space="preserve">Neonatal Intensive Care Unit, Lille, the only referral </w:t>
            </w:r>
            <w:proofErr w:type="spellStart"/>
            <w:r w:rsidRPr="00161FB1">
              <w:rPr>
                <w:rFonts w:ascii="Times New Roman" w:hAnsi="Times New Roman" w:cs="Times New Roman"/>
              </w:rPr>
              <w:t>center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 for paediatric surgery (population 4.5 </w:t>
            </w:r>
            <w:proofErr w:type="spellStart"/>
            <w:r w:rsidRPr="00161FB1">
              <w:rPr>
                <w:rFonts w:ascii="Times New Roman" w:hAnsi="Times New Roman" w:cs="Times New Roman"/>
              </w:rPr>
              <w:t>mln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 inhabitants)</w:t>
            </w:r>
          </w:p>
        </w:tc>
        <w:tc>
          <w:tcPr>
            <w:tcW w:w="2835" w:type="dxa"/>
            <w:vAlign w:val="bottom"/>
          </w:tcPr>
          <w:p w14:paraId="4BBD23E4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FU of all patients</w:t>
            </w:r>
          </w:p>
        </w:tc>
        <w:tc>
          <w:tcPr>
            <w:tcW w:w="3260" w:type="dxa"/>
            <w:vAlign w:val="bottom"/>
          </w:tcPr>
          <w:p w14:paraId="3216C6D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44D4AA36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30982C27" w14:textId="792906BD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Kucik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2013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LdWNpazwvQXV0aG9yPjxZZWFyPjIwMTM8L1llYXI+PFJl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LdWNpazwvQXV0aG9yPjxZZWFyPjIwMTM8L1llYXI+PFJl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27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10 regions, USA</w:t>
            </w:r>
          </w:p>
        </w:tc>
        <w:tc>
          <w:tcPr>
            <w:tcW w:w="2693" w:type="dxa"/>
            <w:vAlign w:val="bottom"/>
          </w:tcPr>
          <w:p w14:paraId="58E2AC5B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Down syndrome</w:t>
            </w:r>
          </w:p>
        </w:tc>
        <w:tc>
          <w:tcPr>
            <w:tcW w:w="2977" w:type="dxa"/>
            <w:vAlign w:val="bottom"/>
          </w:tcPr>
          <w:p w14:paraId="0AFB173F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10 population-based birth defects monitoring programs</w:t>
            </w:r>
          </w:p>
        </w:tc>
        <w:tc>
          <w:tcPr>
            <w:tcW w:w="2835" w:type="dxa"/>
            <w:vAlign w:val="bottom"/>
          </w:tcPr>
          <w:p w14:paraId="5DB78CD9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Linkage with medical records, state vital records, and the NDI</w:t>
            </w:r>
          </w:p>
        </w:tc>
        <w:tc>
          <w:tcPr>
            <w:tcW w:w="3260" w:type="dxa"/>
            <w:vAlign w:val="bottom"/>
          </w:tcPr>
          <w:p w14:paraId="65A34D2D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3A1E9D2D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2D92C4EA" w14:textId="3BB19AFB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Lampela, 2012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YW1wZWxhPC9BdXRob3I+PFllYXI+MjAxMjwvWWVhcj48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YW1wZWxhPC9BdXRob3I+PFllYXI+MjAxMjwvWWVhcj48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28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Finland</w:t>
            </w:r>
          </w:p>
        </w:tc>
        <w:tc>
          <w:tcPr>
            <w:tcW w:w="2693" w:type="dxa"/>
            <w:vAlign w:val="bottom"/>
          </w:tcPr>
          <w:p w14:paraId="7299230A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iliary atresia</w:t>
            </w:r>
          </w:p>
        </w:tc>
        <w:tc>
          <w:tcPr>
            <w:tcW w:w="2977" w:type="dxa"/>
            <w:vAlign w:val="bottom"/>
          </w:tcPr>
          <w:p w14:paraId="77E23542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 xml:space="preserve">Hospital patient database and cross-checked with the data of the Register of Congenital Malformations </w:t>
            </w:r>
          </w:p>
        </w:tc>
        <w:tc>
          <w:tcPr>
            <w:tcW w:w="2835" w:type="dxa"/>
            <w:vAlign w:val="bottom"/>
          </w:tcPr>
          <w:p w14:paraId="3C222448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000000" w:themeColor="text1"/>
              </w:rPr>
              <w:t>Follow-up data obtained from patient records for all BA cases.</w:t>
            </w:r>
          </w:p>
        </w:tc>
        <w:tc>
          <w:tcPr>
            <w:tcW w:w="3260" w:type="dxa"/>
            <w:vAlign w:val="bottom"/>
          </w:tcPr>
          <w:p w14:paraId="04D6A903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3495DDB4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43808CF5" w14:textId="192D0459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Leonard, 2000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ZW9uYXJkPC9BdXRob3I+PFllYXI+MjAwMDwvWWVhcj48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ZW9uYXJkPC9BdXRob3I+PFllYXI+MjAwMDwvWWVhcj48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29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Western Australia</w:t>
            </w:r>
          </w:p>
        </w:tc>
        <w:tc>
          <w:tcPr>
            <w:tcW w:w="2693" w:type="dxa"/>
            <w:vAlign w:val="bottom"/>
          </w:tcPr>
          <w:p w14:paraId="35AC6307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Down syndrome</w:t>
            </w:r>
          </w:p>
        </w:tc>
        <w:tc>
          <w:tcPr>
            <w:tcW w:w="2977" w:type="dxa"/>
            <w:vAlign w:val="bottom"/>
          </w:tcPr>
          <w:p w14:paraId="315FDD1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lang w:eastAsia="en-GB"/>
              </w:rPr>
              <w:t xml:space="preserve">The Western Australian Birth Defects Register (BDR); </w:t>
            </w:r>
            <w:r w:rsidRPr="00161FB1">
              <w:rPr>
                <w:rFonts w:ascii="Times New Roman" w:hAnsi="Times New Roman" w:cs="Times New Roman"/>
              </w:rPr>
              <w:t>Disability Services Commission (DSC)</w:t>
            </w:r>
          </w:p>
        </w:tc>
        <w:tc>
          <w:tcPr>
            <w:tcW w:w="2835" w:type="dxa"/>
            <w:vAlign w:val="bottom"/>
          </w:tcPr>
          <w:p w14:paraId="45B14ACA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 xml:space="preserve">BDR alone or linked with maternal and child health research database, questionnaire (children </w:t>
            </w:r>
            <w:r w:rsidRPr="00161FB1">
              <w:rPr>
                <w:rFonts w:ascii="Times New Roman" w:hAnsi="Times New Roman" w:cs="Times New Roman"/>
              </w:rPr>
              <w:lastRenderedPageBreak/>
              <w:t>registered in DSC), Office of the Registrar-General</w:t>
            </w:r>
          </w:p>
        </w:tc>
        <w:tc>
          <w:tcPr>
            <w:tcW w:w="3260" w:type="dxa"/>
            <w:vAlign w:val="bottom"/>
          </w:tcPr>
          <w:p w14:paraId="3D8F1142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lastRenderedPageBreak/>
              <w:t>No reference group</w:t>
            </w:r>
          </w:p>
        </w:tc>
      </w:tr>
      <w:tr w:rsidR="00050E27" w:rsidRPr="00161FB1" w14:paraId="0B3F0C09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74671C3A" w14:textId="609F6ABC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Leonhardt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2011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ZW9uaGFyZHQ8L0F1dGhvcj48WWVhcj4yMDExPC9ZZWFy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ZW9uaGFyZHQ8L0F1dGhvcj48WWVhcj4yMDExPC9ZZWFy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30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Germany</w:t>
            </w:r>
          </w:p>
        </w:tc>
        <w:tc>
          <w:tcPr>
            <w:tcW w:w="2693" w:type="dxa"/>
            <w:vAlign w:val="bottom"/>
          </w:tcPr>
          <w:p w14:paraId="32B2D51B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iliary atresia</w:t>
            </w:r>
          </w:p>
        </w:tc>
        <w:tc>
          <w:tcPr>
            <w:tcW w:w="2977" w:type="dxa"/>
            <w:vAlign w:val="bottom"/>
          </w:tcPr>
          <w:p w14:paraId="11A6465A" w14:textId="77777777" w:rsidR="00050E27" w:rsidRPr="00161FB1" w:rsidRDefault="0052178B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lang w:eastAsia="en-GB"/>
              </w:rPr>
            </w:pPr>
            <w:sdt>
              <w:sdtPr>
                <w:rPr>
                  <w:rFonts w:ascii="Times New Roman" w:hAnsi="Times New Roman" w:cs="Times New Roman"/>
                  <w:color w:val="000000" w:themeColor="text1"/>
                </w:rPr>
                <w:id w:val="-446783464"/>
                <w:placeholder>
                  <w:docPart w:val="8CACCEB0CDAA4B40BD1AD0F3C4EFDE59"/>
                </w:placeholder>
              </w:sdtPr>
              <w:sdtEndPr/>
              <w:sdtContent>
                <w:r w:rsidR="00050E27" w:rsidRPr="00161FB1">
                  <w:rPr>
                    <w:rFonts w:ascii="Times New Roman" w:hAnsi="Times New Roman" w:cs="Times New Roman"/>
                    <w:color w:val="000000" w:themeColor="text1"/>
                  </w:rPr>
                  <w:t xml:space="preserve">European Biliary Atresia Registry (EBAR) and data from 4 German paediatric </w:t>
                </w:r>
                <w:proofErr w:type="spellStart"/>
                <w:r w:rsidR="00050E27" w:rsidRPr="00161FB1">
                  <w:rPr>
                    <w:rFonts w:ascii="Times New Roman" w:hAnsi="Times New Roman" w:cs="Times New Roman"/>
                    <w:color w:val="000000" w:themeColor="text1"/>
                  </w:rPr>
                  <w:t>centers</w:t>
                </w:r>
                <w:proofErr w:type="spellEnd"/>
              </w:sdtContent>
            </w:sdt>
          </w:p>
        </w:tc>
        <w:tc>
          <w:tcPr>
            <w:tcW w:w="2835" w:type="dxa"/>
            <w:vAlign w:val="bottom"/>
          </w:tcPr>
          <w:p w14:paraId="32E5A07F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 w:themeColor="text1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 w:themeColor="text1"/>
                <w:lang w:eastAsia="en-GB"/>
              </w:rPr>
              <w:t>Follow up of BA patients</w:t>
            </w:r>
          </w:p>
        </w:tc>
        <w:tc>
          <w:tcPr>
            <w:tcW w:w="3260" w:type="dxa"/>
            <w:vAlign w:val="bottom"/>
          </w:tcPr>
          <w:p w14:paraId="2E4AEBA6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727431D3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0CBD68C0" w14:textId="1CD60445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Lionti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2012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aW9udGk8L0F1dGhvcj48WWVhcj4yMDEyPC9ZZWFyPjxS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aW9udGk8L0F1dGhvcj48WWVhcj4yMDEyPC9ZZWFyPjxS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31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Victoria, Australia</w:t>
            </w:r>
          </w:p>
        </w:tc>
        <w:tc>
          <w:tcPr>
            <w:tcW w:w="2693" w:type="dxa"/>
            <w:vAlign w:val="bottom"/>
          </w:tcPr>
          <w:p w14:paraId="5968390F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Prader</w:t>
            </w:r>
            <w:proofErr w:type="spellEnd"/>
            <w:r w:rsidRPr="00161FB1">
              <w:rPr>
                <w:rFonts w:ascii="Times New Roman" w:hAnsi="Times New Roman" w:cs="Times New Roman"/>
              </w:rPr>
              <w:t>-Willi syndrome</w:t>
            </w:r>
          </w:p>
        </w:tc>
        <w:tc>
          <w:tcPr>
            <w:tcW w:w="2977" w:type="dxa"/>
            <w:vAlign w:val="bottom"/>
          </w:tcPr>
          <w:p w14:paraId="0E61CDD8" w14:textId="77777777" w:rsidR="00050E27" w:rsidRPr="00161FB1" w:rsidRDefault="00050E27" w:rsidP="00050E27">
            <w:pPr>
              <w:pStyle w:val="Tablebody"/>
              <w:spacing w:before="0" w:after="0"/>
              <w:rPr>
                <w:rFonts w:eastAsia="Times New Roman" w:cs="Times New Roman"/>
                <w:b/>
                <w:bCs/>
                <w:color w:val="000000"/>
                <w:szCs w:val="22"/>
                <w:lang w:eastAsia="en-GB"/>
              </w:rPr>
            </w:pPr>
            <w:r w:rsidRPr="00161FB1">
              <w:rPr>
                <w:rFonts w:cs="Times New Roman"/>
                <w:color w:val="000000" w:themeColor="text1"/>
                <w:szCs w:val="22"/>
              </w:rPr>
              <w:t xml:space="preserve">Victorian </w:t>
            </w:r>
            <w:proofErr w:type="spellStart"/>
            <w:r w:rsidRPr="00161FB1">
              <w:rPr>
                <w:rFonts w:eastAsiaTheme="minorHAnsi" w:cs="Times New Roman"/>
                <w:szCs w:val="22"/>
              </w:rPr>
              <w:t>Prader</w:t>
            </w:r>
            <w:proofErr w:type="spellEnd"/>
            <w:r w:rsidRPr="00161FB1">
              <w:rPr>
                <w:rFonts w:eastAsiaTheme="minorHAnsi" w:cs="Times New Roman"/>
                <w:szCs w:val="22"/>
              </w:rPr>
              <w:t>-Willi syndrome</w:t>
            </w:r>
            <w:r w:rsidRPr="00161FB1">
              <w:rPr>
                <w:rFonts w:cs="Times New Roman"/>
                <w:color w:val="000000" w:themeColor="text1"/>
                <w:szCs w:val="22"/>
              </w:rPr>
              <w:t xml:space="preserve"> (PWS) Register</w:t>
            </w:r>
          </w:p>
        </w:tc>
        <w:tc>
          <w:tcPr>
            <w:tcW w:w="2835" w:type="dxa"/>
            <w:vAlign w:val="bottom"/>
          </w:tcPr>
          <w:p w14:paraId="59227F54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000000" w:themeColor="text1"/>
              </w:rPr>
              <w:t xml:space="preserve">Linkage through the </w:t>
            </w:r>
            <w:r w:rsidRPr="00161FB1">
              <w:rPr>
                <w:rFonts w:ascii="Times New Roman" w:hAnsi="Times New Roman" w:cs="Times New Roman"/>
                <w:color w:val="000000" w:themeColor="text1"/>
                <w:lang w:val="en-US" w:eastAsia="it-IT"/>
              </w:rPr>
              <w:t>Australian NDI in September 2006 and June 2010 and through searches of the Victorian DI for deaths prior to 1980</w:t>
            </w:r>
          </w:p>
        </w:tc>
        <w:tc>
          <w:tcPr>
            <w:tcW w:w="3260" w:type="dxa"/>
            <w:vAlign w:val="bottom"/>
          </w:tcPr>
          <w:p w14:paraId="1B7BABA2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07D05B88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6EA872E5" w14:textId="7A20DD7A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Löf Granström, 2017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w7ZmIEdyYW5zdHLDtm08L0F1dGhvcj48WWVhcj4yMDE3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w7ZmIEdyYW5zdHLDtm08L0F1dGhvcj48WWVhcj4yMDE3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32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Sweden</w:t>
            </w:r>
          </w:p>
        </w:tc>
        <w:tc>
          <w:tcPr>
            <w:tcW w:w="2693" w:type="dxa"/>
            <w:vAlign w:val="bottom"/>
          </w:tcPr>
          <w:p w14:paraId="4F4CB626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Hirschsprung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 disease (HSCR)</w:t>
            </w:r>
          </w:p>
        </w:tc>
        <w:tc>
          <w:tcPr>
            <w:tcW w:w="2977" w:type="dxa"/>
            <w:vAlign w:val="bottom"/>
          </w:tcPr>
          <w:p w14:paraId="4CF4AC7E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000000" w:themeColor="text1"/>
              </w:rPr>
              <w:t>Swedish NPR</w:t>
            </w:r>
          </w:p>
        </w:tc>
        <w:tc>
          <w:tcPr>
            <w:tcW w:w="2835" w:type="dxa"/>
            <w:vAlign w:val="bottom"/>
          </w:tcPr>
          <w:p w14:paraId="618A2BB2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000000" w:themeColor="text1"/>
              </w:rPr>
              <w:t>Linked to Swedish National CDR</w:t>
            </w:r>
          </w:p>
        </w:tc>
        <w:tc>
          <w:tcPr>
            <w:tcW w:w="3260" w:type="dxa"/>
            <w:vAlign w:val="bottom"/>
          </w:tcPr>
          <w:p w14:paraId="0CBB4846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Unexposed cohort (10 per case - n=7390) matched for birth year and sex from the Swedish National Population Register</w:t>
            </w:r>
          </w:p>
        </w:tc>
      </w:tr>
      <w:tr w:rsidR="00050E27" w:rsidRPr="00161FB1" w14:paraId="1BC67C4F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5F54296D" w14:textId="59E6BB55" w:rsidR="00050E27" w:rsidRPr="00161FB1" w:rsidRDefault="00050E27" w:rsidP="00A051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McKiernan, 2000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Y0tpZXJuYW48L0F1dGhvcj48WWVhcj4yMDAwPC9ZZWFy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Y0tpZXJuYW48L0F1dGhvcj48WWVhcj4yMDAwPC9ZZWFy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33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UK </w:t>
            </w:r>
            <w:r w:rsidR="00A051D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&amp;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Ireland</w:t>
            </w:r>
          </w:p>
        </w:tc>
        <w:tc>
          <w:tcPr>
            <w:tcW w:w="2693" w:type="dxa"/>
            <w:vAlign w:val="bottom"/>
          </w:tcPr>
          <w:p w14:paraId="3AC61D34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iliary atresia</w:t>
            </w:r>
          </w:p>
        </w:tc>
        <w:tc>
          <w:tcPr>
            <w:tcW w:w="2977" w:type="dxa"/>
            <w:vAlign w:val="bottom"/>
          </w:tcPr>
          <w:p w14:paraId="5D5B2F3A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Cases identified by BPSU (reporting compliance 90%)</w:t>
            </w:r>
          </w:p>
        </w:tc>
        <w:tc>
          <w:tcPr>
            <w:tcW w:w="2835" w:type="dxa"/>
            <w:vAlign w:val="bottom"/>
          </w:tcPr>
          <w:p w14:paraId="0E2FAE06" w14:textId="77777777" w:rsidR="00050E27" w:rsidRPr="00161FB1" w:rsidRDefault="00050E27" w:rsidP="00050E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FU questionnaires sent to notifying paediatricians 1 year and 2 years after the end Feb 1995</w:t>
            </w:r>
          </w:p>
        </w:tc>
        <w:tc>
          <w:tcPr>
            <w:tcW w:w="3260" w:type="dxa"/>
            <w:vAlign w:val="bottom"/>
          </w:tcPr>
          <w:p w14:paraId="5633C983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, compared survival by hospital caseload and other factors</w:t>
            </w:r>
          </w:p>
        </w:tc>
      </w:tr>
      <w:tr w:rsidR="00050E27" w:rsidRPr="00161FB1" w14:paraId="08861463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289BB4BF" w14:textId="74E26146" w:rsidR="00050E27" w:rsidRPr="00161FB1" w:rsidRDefault="00050E27" w:rsidP="00A051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McKiernan, 2009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Y0tpZXJuYW48L0F1dGhvcj48WWVhcj4yMDA5PC9ZZWFy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Y0tpZXJuYW48L0F1dGhvcj48WWVhcj4yMDA5PC9ZZWFy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34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UK </w:t>
            </w:r>
            <w:r w:rsidR="00A051D4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&amp;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Ireland</w:t>
            </w:r>
          </w:p>
        </w:tc>
        <w:tc>
          <w:tcPr>
            <w:tcW w:w="2693" w:type="dxa"/>
            <w:vAlign w:val="bottom"/>
          </w:tcPr>
          <w:p w14:paraId="7871D940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iliary atresia</w:t>
            </w:r>
          </w:p>
        </w:tc>
        <w:tc>
          <w:tcPr>
            <w:tcW w:w="2977" w:type="dxa"/>
            <w:vAlign w:val="bottom"/>
          </w:tcPr>
          <w:p w14:paraId="42A87299" w14:textId="58801B85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 xml:space="preserve">Cases identified by BPSU and reported in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McKiernan, 2000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Y0tpZXJuYW48L0F1dGhvcj48WWVhcj4yMDAwPC9ZZWFy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Y0tpZXJuYW48L0F1dGhvcj48WWVhcj4yMDAwPC9ZZWFy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33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hAnsi="Times New Roman" w:cs="Times New Roman"/>
              </w:rPr>
              <w:t xml:space="preserve"> (reporting compliance 90%)</w:t>
            </w:r>
          </w:p>
        </w:tc>
        <w:tc>
          <w:tcPr>
            <w:tcW w:w="2835" w:type="dxa"/>
            <w:vAlign w:val="bottom"/>
          </w:tcPr>
          <w:p w14:paraId="53412548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Prospective FU</w:t>
            </w:r>
          </w:p>
        </w:tc>
        <w:tc>
          <w:tcPr>
            <w:tcW w:w="3260" w:type="dxa"/>
            <w:vAlign w:val="bottom"/>
          </w:tcPr>
          <w:p w14:paraId="054022DC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, compared survival by hospital caseload and other factors</w:t>
            </w:r>
          </w:p>
        </w:tc>
      </w:tr>
      <w:tr w:rsidR="00050E27" w:rsidRPr="00161FB1" w14:paraId="23808E1A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1AC8D1DD" w14:textId="52F07B51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Meyer, 2016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ZXllcjwvQXV0aG9yPjxZZWFyPjIwMTY8L1llYXI+PFJl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ZXllcjwvQXV0aG9yPjxZZWFyPjIwMTY8L1llYXI+PFJl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35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9 States USA</w:t>
            </w:r>
          </w:p>
        </w:tc>
        <w:tc>
          <w:tcPr>
            <w:tcW w:w="2693" w:type="dxa"/>
            <w:vAlign w:val="bottom"/>
          </w:tcPr>
          <w:p w14:paraId="2527D218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Trisomy 13 and trisomy18</w:t>
            </w:r>
          </w:p>
        </w:tc>
        <w:tc>
          <w:tcPr>
            <w:tcW w:w="2977" w:type="dxa"/>
            <w:vAlign w:val="bottom"/>
          </w:tcPr>
          <w:p w14:paraId="03B3AF26" w14:textId="77777777" w:rsidR="00050E27" w:rsidRPr="00161FB1" w:rsidRDefault="00050E27" w:rsidP="00050E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State-based birth defect surveillance programs</w:t>
            </w:r>
          </w:p>
        </w:tc>
        <w:tc>
          <w:tcPr>
            <w:tcW w:w="2835" w:type="dxa"/>
            <w:vAlign w:val="bottom"/>
          </w:tcPr>
          <w:p w14:paraId="1F5302C6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000000" w:themeColor="text1"/>
              </w:rPr>
              <w:t>Matched cases to birth certificates and linked to death certificate files</w:t>
            </w:r>
          </w:p>
        </w:tc>
        <w:tc>
          <w:tcPr>
            <w:tcW w:w="3260" w:type="dxa"/>
            <w:vAlign w:val="bottom"/>
          </w:tcPr>
          <w:p w14:paraId="4E9E21B9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7E8E3545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15D83166" w14:textId="3DC94FC2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lastRenderedPageBreak/>
              <w:t xml:space="preserve">Nelson, 2016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OZWxzb248L0F1dGhvcj48WWVhcj4yMDE2PC9ZZWFyPjxS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OZWxzb248L0F1dGhvcj48WWVhcj4yMDE2PC9ZZWFyPjxS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36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Ontario, Canada</w:t>
            </w:r>
          </w:p>
        </w:tc>
        <w:tc>
          <w:tcPr>
            <w:tcW w:w="2693" w:type="dxa"/>
            <w:vAlign w:val="bottom"/>
          </w:tcPr>
          <w:p w14:paraId="21EBC124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Trisomy 13 and trisomy18</w:t>
            </w:r>
          </w:p>
        </w:tc>
        <w:tc>
          <w:tcPr>
            <w:tcW w:w="2977" w:type="dxa"/>
            <w:vAlign w:val="bottom"/>
          </w:tcPr>
          <w:p w14:paraId="6C5D468F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Multiple health and demographic datasets (e.g. RPD) linked by encoded identifiers</w:t>
            </w:r>
          </w:p>
        </w:tc>
        <w:tc>
          <w:tcPr>
            <w:tcW w:w="2835" w:type="dxa"/>
            <w:vAlign w:val="bottom"/>
          </w:tcPr>
          <w:p w14:paraId="5168DCE6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Ontario Vital Statistics Death File and the RPD</w:t>
            </w:r>
          </w:p>
        </w:tc>
        <w:tc>
          <w:tcPr>
            <w:tcW w:w="3260" w:type="dxa"/>
            <w:vAlign w:val="bottom"/>
          </w:tcPr>
          <w:p w14:paraId="3EEF549F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3A4F212E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4D787581" w14:textId="1D06B954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embhard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2010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OZW1iaGFyZDwvQXV0aG9yPjxZZWFyPjIwMTA8L1llYXI+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OZW1iaGFyZDwvQXV0aG9yPjxZZWFyPjIwMTA8L1llYXI+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37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Texas, USA</w:t>
            </w:r>
          </w:p>
        </w:tc>
        <w:tc>
          <w:tcPr>
            <w:tcW w:w="2693" w:type="dxa"/>
            <w:vAlign w:val="bottom"/>
          </w:tcPr>
          <w:p w14:paraId="2140BD6B" w14:textId="44B506B0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ll CAs, not stratified by group (</w:t>
            </w:r>
            <w:r w:rsidRPr="00161FB1">
              <w:rPr>
                <w:rFonts w:eastAsia="Times New Roman" w:cs="Times New Roman"/>
                <w:bCs/>
                <w:color w:val="000000"/>
                <w:lang w:eastAsia="en-GB"/>
              </w:rPr>
              <w:t>(</w:t>
            </w: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ICD-9 codes </w:t>
            </w:r>
            <w:r w:rsidRPr="00161FB1">
              <w:rPr>
                <w:rFonts w:ascii="Times New Roman" w:eastAsia="AdvP7C2E" w:hAnsi="Times New Roman" w:cs="Times New Roman"/>
                <w:color w:val="231F20"/>
                <w:szCs w:val="18"/>
              </w:rPr>
              <w:t>740.00-758.090</w:t>
            </w:r>
            <w:r w:rsidRPr="00161FB1">
              <w:rPr>
                <w:rFonts w:eastAsia="AdvP7C2E" w:cs="Times New Roman"/>
                <w:color w:val="231F20"/>
                <w:szCs w:val="18"/>
              </w:rPr>
              <w:t>)</w:t>
            </w:r>
          </w:p>
        </w:tc>
        <w:tc>
          <w:tcPr>
            <w:tcW w:w="2977" w:type="dxa"/>
            <w:vAlign w:val="bottom"/>
          </w:tcPr>
          <w:p w14:paraId="4BAF666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Texas BDR, with active surveillance system, 100% resident coverage since 1999 (35% in 1996, 56% in 1997, 85% in 1998)</w:t>
            </w:r>
          </w:p>
        </w:tc>
        <w:tc>
          <w:tcPr>
            <w:tcW w:w="2835" w:type="dxa"/>
            <w:vAlign w:val="bottom"/>
          </w:tcPr>
          <w:p w14:paraId="22F81732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Linked to Texas birth and death certificates (Vital Statistics Unit) and NDI for out of state deaths.</w:t>
            </w:r>
          </w:p>
        </w:tc>
        <w:tc>
          <w:tcPr>
            <w:tcW w:w="3260" w:type="dxa"/>
            <w:vAlign w:val="bottom"/>
          </w:tcPr>
          <w:p w14:paraId="229E9F39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6B87D7C9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08B8A287" w14:textId="560DAF94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io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2003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OaW88L0F1dGhvcj48WWVhcj4yMDAzPC9ZZWFyPjxSZWNO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OaW88L0F1dGhvcj48WWVhcj4yMDAzPC9ZZWFyPjxSZWNO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38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Japan</w:t>
            </w:r>
          </w:p>
        </w:tc>
        <w:tc>
          <w:tcPr>
            <w:tcW w:w="2693" w:type="dxa"/>
            <w:vAlign w:val="bottom"/>
          </w:tcPr>
          <w:p w14:paraId="2E3FCD17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iliary atresia</w:t>
            </w:r>
          </w:p>
        </w:tc>
        <w:tc>
          <w:tcPr>
            <w:tcW w:w="2977" w:type="dxa"/>
            <w:vAlign w:val="bottom"/>
          </w:tcPr>
          <w:p w14:paraId="60ABC019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 xml:space="preserve">Japanese Biliary Atresia Registry </w:t>
            </w:r>
          </w:p>
        </w:tc>
        <w:tc>
          <w:tcPr>
            <w:tcW w:w="2835" w:type="dxa"/>
            <w:vAlign w:val="bottom"/>
          </w:tcPr>
          <w:p w14:paraId="37F569A2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Japanese Biliary Atresia Registry (2.6% n=19 lost to FU)</w:t>
            </w:r>
          </w:p>
        </w:tc>
        <w:tc>
          <w:tcPr>
            <w:tcW w:w="3260" w:type="dxa"/>
            <w:vAlign w:val="bottom"/>
          </w:tcPr>
          <w:p w14:paraId="5CE22A91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729AC69A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000476BC" w14:textId="668531BF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Oddsberg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2012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PZGRzYmVyZzwvQXV0aG9yPjxZZWFyPjIwMTI8L1llYXI+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PZGRzYmVyZzwvQXV0aG9yPjxZZWFyPjIwMTI8L1llYXI+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39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Sweden</w:t>
            </w:r>
          </w:p>
        </w:tc>
        <w:tc>
          <w:tcPr>
            <w:tcW w:w="2693" w:type="dxa"/>
            <w:vAlign w:val="bottom"/>
          </w:tcPr>
          <w:p w14:paraId="464BBF7F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Oesophageal atresia</w:t>
            </w:r>
          </w:p>
        </w:tc>
        <w:tc>
          <w:tcPr>
            <w:tcW w:w="2977" w:type="dxa"/>
            <w:vAlign w:val="bottom"/>
          </w:tcPr>
          <w:p w14:paraId="62FE43A0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Swedish NPR, MBR and </w:t>
            </w:r>
            <w:r w:rsidRPr="00161FB1">
              <w:rPr>
                <w:rFonts w:ascii="Times New Roman" w:hAnsi="Times New Roman" w:cs="Times New Roman"/>
                <w:color w:val="000000" w:themeColor="text1"/>
              </w:rPr>
              <w:t>Register of Congenital Malformations</w:t>
            </w:r>
          </w:p>
        </w:tc>
        <w:tc>
          <w:tcPr>
            <w:tcW w:w="2835" w:type="dxa"/>
            <w:vAlign w:val="bottom"/>
          </w:tcPr>
          <w:p w14:paraId="4F754CAE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000000" w:themeColor="text1"/>
              </w:rPr>
              <w:t>Linked with data from Total Population Register</w:t>
            </w:r>
          </w:p>
        </w:tc>
        <w:tc>
          <w:tcPr>
            <w:tcW w:w="3260" w:type="dxa"/>
            <w:vAlign w:val="bottom"/>
          </w:tcPr>
          <w:p w14:paraId="620B9D34" w14:textId="5A04769A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Reference group from Total Population Register matched by calendar year, sex and age used for calculation of SMRs</w:t>
            </w:r>
          </w:p>
        </w:tc>
      </w:tr>
      <w:tr w:rsidR="00050E27" w:rsidRPr="00161FB1" w14:paraId="7C67D186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36C205AC" w14:textId="0B85B6D2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Pakarinen, 2018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QYWthcmluZW48L0F1dGhvcj48WWVhcj4yMDE4PC9ZZWFy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QYWthcmluZW48L0F1dGhvcj48WWVhcj4yMDE4PC9ZZWFy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40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</w:t>
            </w:r>
            <w:r w:rsidRPr="00161FB1">
              <w:rPr>
                <w:rFonts w:ascii="Times New Roman" w:hAnsi="Times New Roman" w:cs="Times New Roman"/>
              </w:rPr>
              <w:t>Nordic countries</w:t>
            </w:r>
          </w:p>
        </w:tc>
        <w:tc>
          <w:tcPr>
            <w:tcW w:w="2693" w:type="dxa"/>
            <w:vAlign w:val="bottom"/>
          </w:tcPr>
          <w:p w14:paraId="4C60578C" w14:textId="77777777" w:rsidR="00050E27" w:rsidRPr="00161FB1" w:rsidRDefault="00050E27" w:rsidP="00050E27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iliary atresia</w:t>
            </w:r>
          </w:p>
        </w:tc>
        <w:tc>
          <w:tcPr>
            <w:tcW w:w="2977" w:type="dxa"/>
            <w:vAlign w:val="bottom"/>
          </w:tcPr>
          <w:p w14:paraId="270B7B50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 xml:space="preserve">Data collected from all Nordic </w:t>
            </w:r>
            <w:proofErr w:type="spellStart"/>
            <w:r w:rsidRPr="00161FB1">
              <w:rPr>
                <w:rFonts w:ascii="Times New Roman" w:hAnsi="Times New Roman" w:cs="Times New Roman"/>
              </w:rPr>
              <w:t>centers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 involved with the treatment of BA according to an agreed survey and data extraction sheet.</w:t>
            </w:r>
          </w:p>
        </w:tc>
        <w:tc>
          <w:tcPr>
            <w:tcW w:w="2835" w:type="dxa"/>
            <w:vAlign w:val="bottom"/>
          </w:tcPr>
          <w:p w14:paraId="7E8683A6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FU in participating paediatric centres </w:t>
            </w:r>
          </w:p>
        </w:tc>
        <w:tc>
          <w:tcPr>
            <w:tcW w:w="3260" w:type="dxa"/>
            <w:vAlign w:val="bottom"/>
          </w:tcPr>
          <w:p w14:paraId="09758479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3DCCD7E9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1D8E545F" w14:textId="150EF027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Rankin, 2012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SYW5raW48L0F1dGhvcj48WWVhcj4yMDEyPC9ZZWFyPjxS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SYW5raW48L0F1dGhvcj48WWVhcj4yMDEyPC9ZZWFyPjxS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41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Northern England</w:t>
            </w:r>
          </w:p>
        </w:tc>
        <w:tc>
          <w:tcPr>
            <w:tcW w:w="2693" w:type="dxa"/>
            <w:vAlign w:val="bottom"/>
          </w:tcPr>
          <w:p w14:paraId="78477868" w14:textId="6FCFABC7" w:rsidR="00050E27" w:rsidRPr="00161FB1" w:rsidRDefault="00050E27" w:rsidP="00050E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Down syndrome (</w:t>
            </w:r>
            <w:r w:rsidRPr="00161FB1">
              <w:rPr>
                <w:rFonts w:ascii="Times New Roman" w:hAnsi="Times New Roman" w:cs="Times New Roman"/>
              </w:rPr>
              <w:t>ICD-10 Q90.0, Q90.1, Q90.2)</w:t>
            </w:r>
          </w:p>
        </w:tc>
        <w:tc>
          <w:tcPr>
            <w:tcW w:w="2977" w:type="dxa"/>
            <w:vAlign w:val="bottom"/>
          </w:tcPr>
          <w:p w14:paraId="68E31AF3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rthern Congenital Abnormality Survey (</w:t>
            </w:r>
            <w:proofErr w:type="spellStart"/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rCAS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)</w:t>
            </w:r>
          </w:p>
        </w:tc>
        <w:tc>
          <w:tcPr>
            <w:tcW w:w="2835" w:type="dxa"/>
            <w:vAlign w:val="bottom"/>
          </w:tcPr>
          <w:p w14:paraId="6B8DCF24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rCAS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 records matched to hospital and national mortality records</w:t>
            </w:r>
          </w:p>
        </w:tc>
        <w:tc>
          <w:tcPr>
            <w:tcW w:w="3260" w:type="dxa"/>
            <w:vAlign w:val="bottom"/>
          </w:tcPr>
          <w:p w14:paraId="3A508360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Life tables on the background population used</w:t>
            </w:r>
          </w:p>
        </w:tc>
      </w:tr>
      <w:tr w:rsidR="00050E27" w:rsidRPr="00161FB1" w14:paraId="3DA48F5A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3BE50C6F" w14:textId="591E0B14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Rasmussen, 2006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SYXNtdXNzZW48L0F1dGhvcj48WWVhcj4yMDA2PC9ZZWFy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SYXNtdXNzZW48L0F1dGhvcj48WWVhcj4yMDA2PC9ZZWFy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42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Metropolitan Atlanta, USA</w:t>
            </w:r>
          </w:p>
        </w:tc>
        <w:tc>
          <w:tcPr>
            <w:tcW w:w="2693" w:type="dxa"/>
            <w:vAlign w:val="bottom"/>
          </w:tcPr>
          <w:p w14:paraId="2D9871B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Down syndrome</w:t>
            </w:r>
          </w:p>
          <w:p w14:paraId="1F9B065A" w14:textId="77777777" w:rsidR="00050E27" w:rsidRPr="00161FB1" w:rsidRDefault="00050E27" w:rsidP="00050E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Cs w:val="20"/>
              </w:rPr>
            </w:pPr>
            <w:r w:rsidRPr="00161FB1">
              <w:rPr>
                <w:rFonts w:ascii="Times New Roman" w:hAnsi="Times New Roman" w:cs="Times New Roman"/>
                <w:szCs w:val="20"/>
              </w:rPr>
              <w:t>ICD-9-CM (758.000-</w:t>
            </w:r>
          </w:p>
          <w:p w14:paraId="5D1AE19A" w14:textId="194F7A92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szCs w:val="20"/>
              </w:rPr>
              <w:t>758.090)</w:t>
            </w:r>
          </w:p>
        </w:tc>
        <w:tc>
          <w:tcPr>
            <w:tcW w:w="2977" w:type="dxa"/>
            <w:vAlign w:val="bottom"/>
          </w:tcPr>
          <w:p w14:paraId="6B4DC4A2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Metropolitan Atlanta Congenital Defects Program (MACDP) - active ascertainment</w:t>
            </w:r>
          </w:p>
        </w:tc>
        <w:tc>
          <w:tcPr>
            <w:tcW w:w="2835" w:type="dxa"/>
            <w:vAlign w:val="bottom"/>
          </w:tcPr>
          <w:p w14:paraId="217D6613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MACDP records linked with NDI and with Georgia vital records</w:t>
            </w:r>
          </w:p>
        </w:tc>
        <w:tc>
          <w:tcPr>
            <w:tcW w:w="3260" w:type="dxa"/>
            <w:vAlign w:val="bottom"/>
          </w:tcPr>
          <w:p w14:paraId="62C1BE0B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6B61B7A6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6D1C43FD" w14:textId="5A0CE4D6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Risby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2017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SaXNieTwvQXV0aG9yPjxZZWFyPjIwMTc8L1llYXI+PFJl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SaXNieTwvQXV0aG9yPjxZZWFyPjIwMTc8L1llYXI+PFJl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43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Southern Denmark</w:t>
            </w:r>
          </w:p>
        </w:tc>
        <w:tc>
          <w:tcPr>
            <w:tcW w:w="2693" w:type="dxa"/>
            <w:vAlign w:val="bottom"/>
          </w:tcPr>
          <w:p w14:paraId="70692802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Gastroschisis</w:t>
            </w:r>
            <w:proofErr w:type="spellEnd"/>
          </w:p>
        </w:tc>
        <w:tc>
          <w:tcPr>
            <w:tcW w:w="2977" w:type="dxa"/>
            <w:vAlign w:val="bottom"/>
          </w:tcPr>
          <w:p w14:paraId="0D30D289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 xml:space="preserve">Identified from the electronic hospital patient registration </w:t>
            </w:r>
            <w:r w:rsidRPr="00161FB1">
              <w:rPr>
                <w:rFonts w:ascii="Times New Roman" w:hAnsi="Times New Roman" w:cs="Times New Roman"/>
              </w:rPr>
              <w:lastRenderedPageBreak/>
              <w:t>system of the tertiary centre (Odense University hospital)</w:t>
            </w:r>
          </w:p>
        </w:tc>
        <w:tc>
          <w:tcPr>
            <w:tcW w:w="2835" w:type="dxa"/>
            <w:vAlign w:val="bottom"/>
          </w:tcPr>
          <w:p w14:paraId="25098459" w14:textId="77777777" w:rsidR="00050E27" w:rsidRPr="00161FB1" w:rsidRDefault="00050E27" w:rsidP="00050E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lastRenderedPageBreak/>
              <w:t xml:space="preserve">Survival status determined by the national personal </w:t>
            </w:r>
            <w:r w:rsidRPr="00161FB1">
              <w:rPr>
                <w:rFonts w:ascii="Times New Roman" w:hAnsi="Times New Roman" w:cs="Times New Roman"/>
              </w:rPr>
              <w:lastRenderedPageBreak/>
              <w:t>number Registry (obtained for all children)</w:t>
            </w:r>
          </w:p>
        </w:tc>
        <w:tc>
          <w:tcPr>
            <w:tcW w:w="3260" w:type="dxa"/>
            <w:vAlign w:val="bottom"/>
          </w:tcPr>
          <w:p w14:paraId="7927151B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lastRenderedPageBreak/>
              <w:t>No reference group</w:t>
            </w:r>
          </w:p>
        </w:tc>
      </w:tr>
      <w:tr w:rsidR="00050E27" w:rsidRPr="00161FB1" w14:paraId="3C1B0E59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42250D96" w14:textId="74FAC084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chneuer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2019</w:t>
            </w:r>
            <w:r w:rsidR="005037E2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fldChar w:fldCharType="begin">
                <w:fldData xml:space="preserve">PEVuZE5vdGU+PENpdGU+PEF1dGhvcj5TY2huZXVlcjwvQXV0aG9yPjxZZWFyPjIwMTk8L1llYXI+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fldChar w:fldCharType="begin">
                <w:fldData xml:space="preserve">PEVuZE5vdGU+PENpdGU+PEF1dGhvcj5TY2huZXVlcjwvQXV0aG9yPjxZZWFyPjIwMTk8L1llYXI+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fldChar w:fldCharType="end"/>
            </w:r>
            <w:r w:rsidR="005037E2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bCs/>
                <w:noProof/>
                <w:color w:val="000000"/>
                <w:lang w:eastAsia="en-GB"/>
              </w:rPr>
              <w:t>[44]</w:t>
            </w:r>
            <w:r w:rsidR="005037E2"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, New South Wales (NSW), Australia</w:t>
            </w:r>
          </w:p>
        </w:tc>
        <w:tc>
          <w:tcPr>
            <w:tcW w:w="2693" w:type="dxa"/>
            <w:vAlign w:val="bottom"/>
          </w:tcPr>
          <w:p w14:paraId="22870577" w14:textId="3FDF6BA6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ll anomalies, by group and subtype</w:t>
            </w:r>
          </w:p>
        </w:tc>
        <w:tc>
          <w:tcPr>
            <w:tcW w:w="2977" w:type="dxa"/>
            <w:vAlign w:val="bottom"/>
          </w:tcPr>
          <w:p w14:paraId="30E97522" w14:textId="04E1FC3E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szCs w:val="18"/>
              </w:rPr>
              <w:t>Identified from the NSW Register of Congenital Conditions</w:t>
            </w:r>
          </w:p>
        </w:tc>
        <w:tc>
          <w:tcPr>
            <w:tcW w:w="2835" w:type="dxa"/>
            <w:vAlign w:val="bottom"/>
          </w:tcPr>
          <w:p w14:paraId="073F5719" w14:textId="53A81589" w:rsidR="00050E27" w:rsidRPr="00161FB1" w:rsidRDefault="00050E27" w:rsidP="00050E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szCs w:val="18"/>
              </w:rPr>
              <w:t>Record linkage to death registrations</w:t>
            </w:r>
          </w:p>
        </w:tc>
        <w:tc>
          <w:tcPr>
            <w:tcW w:w="3260" w:type="dxa"/>
            <w:vAlign w:val="bottom"/>
          </w:tcPr>
          <w:p w14:paraId="23FD00F9" w14:textId="73DCB061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60080DBF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1ECF4B7A" w14:textId="4A1BAC91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Schreiber, 2007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Y2hyZWliZXI8L0F1dGhvcj48WWVhcj4yMDA3PC9ZZWFy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Y2hyZWliZXI8L0F1dGhvcj48WWVhcj4yMDA3PC9ZZWFy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45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Canada</w:t>
            </w:r>
          </w:p>
        </w:tc>
        <w:tc>
          <w:tcPr>
            <w:tcW w:w="2693" w:type="dxa"/>
            <w:vAlign w:val="bottom"/>
          </w:tcPr>
          <w:p w14:paraId="118F37A7" w14:textId="77777777" w:rsidR="00050E27" w:rsidRPr="00161FB1" w:rsidRDefault="00050E27" w:rsidP="00050E27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iliary atresia</w:t>
            </w:r>
          </w:p>
        </w:tc>
        <w:tc>
          <w:tcPr>
            <w:tcW w:w="2977" w:type="dxa"/>
            <w:vAlign w:val="bottom"/>
          </w:tcPr>
          <w:p w14:paraId="3E56BB37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Identified through the health records department at each institution from 12 Canadian University centres (standard coding system for BA)</w:t>
            </w:r>
          </w:p>
        </w:tc>
        <w:tc>
          <w:tcPr>
            <w:tcW w:w="2835" w:type="dxa"/>
            <w:vAlign w:val="bottom"/>
          </w:tcPr>
          <w:p w14:paraId="2058F3A4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FU from birth to death or last follow-up (up to 31 Dec 2002)</w:t>
            </w:r>
          </w:p>
        </w:tc>
        <w:tc>
          <w:tcPr>
            <w:tcW w:w="3260" w:type="dxa"/>
            <w:vAlign w:val="bottom"/>
          </w:tcPr>
          <w:p w14:paraId="0F879912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53E57240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300439CB" w14:textId="24179F40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Shin, 2012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aGluPC9BdXRob3I+PFllYXI+MjAxMjwvWWVhcj48UmVj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aGluPC9BdXRob3I+PFllYXI+MjAxMjwvWWVhcj48UmVj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46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10 regions, USA </w:t>
            </w:r>
          </w:p>
        </w:tc>
        <w:tc>
          <w:tcPr>
            <w:tcW w:w="2693" w:type="dxa"/>
            <w:vAlign w:val="bottom"/>
          </w:tcPr>
          <w:p w14:paraId="2D29FFAF" w14:textId="2ABB734E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Spina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 bifida (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ICD-9 741.0 and 741.9)</w:t>
            </w:r>
          </w:p>
        </w:tc>
        <w:tc>
          <w:tcPr>
            <w:tcW w:w="2977" w:type="dxa"/>
            <w:vAlign w:val="bottom"/>
          </w:tcPr>
          <w:p w14:paraId="3F42955F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10 state-based </w:t>
            </w:r>
            <w:r w:rsidRPr="00161FB1">
              <w:rPr>
                <w:rFonts w:ascii="Times New Roman" w:hAnsi="Times New Roman" w:cs="Times New Roman"/>
                <w:color w:val="000000" w:themeColor="text1"/>
                <w:lang w:val="en-US" w:eastAsia="it-IT"/>
              </w:rPr>
              <w:t>birth defects surveillance programs</w:t>
            </w: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; birth years varied from 1979-2003 in Georgia to 1996-2003 in Texas.</w:t>
            </w:r>
          </w:p>
        </w:tc>
        <w:tc>
          <w:tcPr>
            <w:tcW w:w="2835" w:type="dxa"/>
            <w:vAlign w:val="bottom"/>
          </w:tcPr>
          <w:p w14:paraId="78692B36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 xml:space="preserve">Linked state vital records, medical records, and the NDI </w:t>
            </w:r>
          </w:p>
        </w:tc>
        <w:tc>
          <w:tcPr>
            <w:tcW w:w="3260" w:type="dxa"/>
            <w:vAlign w:val="bottom"/>
          </w:tcPr>
          <w:p w14:paraId="75AB9E51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70D15BAE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245CDF96" w14:textId="7B95528B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iffel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2003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aWZmZWw8L0F1dGhvcj48WWVhcj4yMDAzPC9ZZWFyPjxS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aWZmZWw8L0F1dGhvcj48WWVhcj4yMDAzPC9ZZWFyPjxS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47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Atlanta, USA</w:t>
            </w:r>
          </w:p>
        </w:tc>
        <w:tc>
          <w:tcPr>
            <w:tcW w:w="2693" w:type="dxa"/>
            <w:vAlign w:val="bottom"/>
          </w:tcPr>
          <w:p w14:paraId="19FA4B4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Encephalocele</w:t>
            </w:r>
            <w:proofErr w:type="spellEnd"/>
          </w:p>
        </w:tc>
        <w:tc>
          <w:tcPr>
            <w:tcW w:w="2977" w:type="dxa"/>
            <w:vAlign w:val="bottom"/>
          </w:tcPr>
          <w:p w14:paraId="32265E60" w14:textId="77777777" w:rsidR="00050E27" w:rsidRPr="00161FB1" w:rsidRDefault="00050E27" w:rsidP="00050E27">
            <w:pPr>
              <w:pStyle w:val="Tablebody"/>
              <w:spacing w:before="0" w:after="0"/>
              <w:rPr>
                <w:rFonts w:eastAsia="Times New Roman" w:cs="Times New Roman"/>
                <w:bCs/>
                <w:color w:val="000000"/>
                <w:szCs w:val="22"/>
                <w:lang w:eastAsia="en-GB"/>
              </w:rPr>
            </w:pPr>
            <w:r w:rsidRPr="00161FB1">
              <w:rPr>
                <w:rFonts w:cs="Times New Roman"/>
                <w:szCs w:val="22"/>
              </w:rPr>
              <w:t>MACDP records</w:t>
            </w:r>
          </w:p>
        </w:tc>
        <w:tc>
          <w:tcPr>
            <w:tcW w:w="2835" w:type="dxa"/>
            <w:vAlign w:val="bottom"/>
          </w:tcPr>
          <w:p w14:paraId="04FF4738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MACDP records linked with Georgia vital records and with NDI for deaths outside the State</w:t>
            </w:r>
          </w:p>
        </w:tc>
        <w:tc>
          <w:tcPr>
            <w:tcW w:w="3260" w:type="dxa"/>
            <w:vAlign w:val="bottom"/>
          </w:tcPr>
          <w:p w14:paraId="505BE79D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27D75077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4F56C6C1" w14:textId="57E13297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Simmons, 2014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aW1tb25zPC9BdXRob3I+PFllYXI+MjAxNDwvWWVhcj48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aW1tb25zPC9BdXRob3I+PFllYXI+MjAxNDwvWWVhcj48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48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Texas, USA</w:t>
            </w:r>
          </w:p>
        </w:tc>
        <w:tc>
          <w:tcPr>
            <w:tcW w:w="2693" w:type="dxa"/>
            <w:vAlign w:val="bottom"/>
          </w:tcPr>
          <w:p w14:paraId="4F13B1A1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Achondroplasia</w:t>
            </w:r>
          </w:p>
        </w:tc>
        <w:tc>
          <w:tcPr>
            <w:tcW w:w="2977" w:type="dxa"/>
            <w:vAlign w:val="bottom"/>
          </w:tcPr>
          <w:p w14:paraId="41924D52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Cases identified from the Texas BDR (active surveillance)</w:t>
            </w:r>
          </w:p>
        </w:tc>
        <w:tc>
          <w:tcPr>
            <w:tcW w:w="2835" w:type="dxa"/>
            <w:vAlign w:val="bottom"/>
          </w:tcPr>
          <w:p w14:paraId="24AD28D8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All BDR data linked with death certificate data from the Texas Bureau of Vital Statistics </w:t>
            </w:r>
          </w:p>
        </w:tc>
        <w:tc>
          <w:tcPr>
            <w:tcW w:w="3260" w:type="dxa"/>
            <w:vAlign w:val="bottom"/>
          </w:tcPr>
          <w:p w14:paraId="2204A91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ge-adjusted mortality rates standardised to the 2005 U.S. population calculated</w:t>
            </w:r>
          </w:p>
        </w:tc>
      </w:tr>
      <w:tr w:rsidR="00050E27" w:rsidRPr="00161FB1" w14:paraId="7377589D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0A36A3CD" w14:textId="5319AC13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Sutton, 2008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dXR0b248L0F1dGhvcj48WWVhcj4yMDA4PC9ZZWFyPjxS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dXR0b248L0F1dGhvcj48WWVhcj4yMDA4PC9ZZWFyPjxS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49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Dublin, Ireland</w:t>
            </w:r>
          </w:p>
        </w:tc>
        <w:tc>
          <w:tcPr>
            <w:tcW w:w="2693" w:type="dxa"/>
            <w:vAlign w:val="bottom"/>
          </w:tcPr>
          <w:p w14:paraId="6D369648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</w:rPr>
              <w:t>Neural tube defects (</w:t>
            </w:r>
            <w:proofErr w:type="spellStart"/>
            <w:r w:rsidRPr="00161FB1">
              <w:rPr>
                <w:rFonts w:ascii="Times New Roman" w:hAnsi="Times New Roman" w:cs="Times New Roman"/>
              </w:rPr>
              <w:t>spina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 bifida, </w:t>
            </w:r>
            <w:proofErr w:type="spellStart"/>
            <w:r w:rsidRPr="00161FB1">
              <w:rPr>
                <w:rFonts w:ascii="Times New Roman" w:hAnsi="Times New Roman" w:cs="Times New Roman"/>
              </w:rPr>
              <w:t>encephalocele</w:t>
            </w:r>
            <w:proofErr w:type="spellEnd"/>
            <w:r w:rsidRPr="00161FB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977" w:type="dxa"/>
            <w:vAlign w:val="bottom"/>
          </w:tcPr>
          <w:p w14:paraId="62304BCE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Hospital medical records (4 Dublin maternity hospitals)</w:t>
            </w:r>
          </w:p>
        </w:tc>
        <w:tc>
          <w:tcPr>
            <w:tcW w:w="2835" w:type="dxa"/>
            <w:vAlign w:val="bottom"/>
          </w:tcPr>
          <w:p w14:paraId="71D8FD38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Vital status ascertained from a combination of medical records and/or parental interview.</w:t>
            </w:r>
          </w:p>
        </w:tc>
        <w:tc>
          <w:tcPr>
            <w:tcW w:w="3260" w:type="dxa"/>
            <w:vAlign w:val="bottom"/>
          </w:tcPr>
          <w:p w14:paraId="2C772FF3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3EB99C01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448F68FC" w14:textId="4230F6C4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Tennant, 2010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UZW5uYW50PC9BdXRob3I+PFllYXI+MjAxMDwvWWVhcj48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Y0OS01NjwvcGFn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UZW5uYW50PC9BdXRob3I+PFllYXI+MjAxMDwvWWVhcj48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Y0OS01NjwvcGFn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50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Northern England</w:t>
            </w:r>
          </w:p>
        </w:tc>
        <w:tc>
          <w:tcPr>
            <w:tcW w:w="2693" w:type="dxa"/>
            <w:vAlign w:val="bottom"/>
          </w:tcPr>
          <w:p w14:paraId="4CBB5F64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ll anomalies, by group and subtype</w:t>
            </w:r>
          </w:p>
        </w:tc>
        <w:tc>
          <w:tcPr>
            <w:tcW w:w="2977" w:type="dxa"/>
            <w:vAlign w:val="bottom"/>
          </w:tcPr>
          <w:p w14:paraId="4B4762FB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rCAS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 database</w:t>
            </w:r>
          </w:p>
        </w:tc>
        <w:tc>
          <w:tcPr>
            <w:tcW w:w="2835" w:type="dxa"/>
            <w:vAlign w:val="bottom"/>
          </w:tcPr>
          <w:p w14:paraId="0CAD275B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Infant death data available in </w:t>
            </w:r>
            <w:proofErr w:type="spellStart"/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rCAS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; longer term survival status traced by the </w:t>
            </w: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lastRenderedPageBreak/>
              <w:t>National Strategic Tracing Service</w:t>
            </w:r>
          </w:p>
        </w:tc>
        <w:tc>
          <w:tcPr>
            <w:tcW w:w="3260" w:type="dxa"/>
            <w:vAlign w:val="bottom"/>
          </w:tcPr>
          <w:p w14:paraId="69CB7E4F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lastRenderedPageBreak/>
              <w:t>Life tables on the background population used</w:t>
            </w:r>
          </w:p>
        </w:tc>
      </w:tr>
      <w:tr w:rsidR="00050E27" w:rsidRPr="00161FB1" w14:paraId="3AFCF185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06735290" w14:textId="3E015969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u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2015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UdTwvQXV0aG9yPjxZZWFyPjIwMTU8L1llYXI+PFJlY051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UdTwvQXV0aG9yPjxZZWFyPjIwMTU8L1llYXI+PFJlY051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51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South Australia</w:t>
            </w:r>
          </w:p>
        </w:tc>
        <w:tc>
          <w:tcPr>
            <w:tcW w:w="2693" w:type="dxa"/>
            <w:vAlign w:val="bottom"/>
          </w:tcPr>
          <w:p w14:paraId="113301C2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iliary atresia</w:t>
            </w:r>
          </w:p>
        </w:tc>
        <w:tc>
          <w:tcPr>
            <w:tcW w:w="2977" w:type="dxa"/>
            <w:vAlign w:val="bottom"/>
          </w:tcPr>
          <w:p w14:paraId="6CD71FBA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Medical records coding system and the histopathology database, also cross checked with the records of the South Australian Birth Defects Register</w:t>
            </w:r>
          </w:p>
        </w:tc>
        <w:tc>
          <w:tcPr>
            <w:tcW w:w="2835" w:type="dxa"/>
            <w:vAlign w:val="bottom"/>
          </w:tcPr>
          <w:p w14:paraId="13E921E0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FU data obtained retrospectively from case notes</w:t>
            </w:r>
          </w:p>
        </w:tc>
        <w:tc>
          <w:tcPr>
            <w:tcW w:w="3260" w:type="dxa"/>
            <w:vAlign w:val="bottom"/>
          </w:tcPr>
          <w:p w14:paraId="71C5593A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7158202F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14CA4114" w14:textId="489D01EE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Wang, 2011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YW5nPC9BdXRob3I+PFllYXI+MjAxMTwvWWVhcj48UmVj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YW5nPC9BdXRob3I+PFllYXI+MjAxMTwvWWVhcj48UmVj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52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New York State, USA</w:t>
            </w:r>
          </w:p>
        </w:tc>
        <w:tc>
          <w:tcPr>
            <w:tcW w:w="2693" w:type="dxa"/>
            <w:vAlign w:val="bottom"/>
          </w:tcPr>
          <w:p w14:paraId="2E2F53DD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 w:themeColor="text1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ll anomalies and by group</w:t>
            </w:r>
          </w:p>
        </w:tc>
        <w:tc>
          <w:tcPr>
            <w:tcW w:w="2977" w:type="dxa"/>
            <w:vAlign w:val="bottom"/>
          </w:tcPr>
          <w:p w14:paraId="68B1169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The CMR data matched with birth certificates </w:t>
            </w:r>
          </w:p>
        </w:tc>
        <w:tc>
          <w:tcPr>
            <w:tcW w:w="2835" w:type="dxa"/>
            <w:vAlign w:val="bottom"/>
          </w:tcPr>
          <w:p w14:paraId="6CBC2F0A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lang w:eastAsia="en-GB"/>
              </w:rPr>
              <w:t xml:space="preserve">CA data linked to </w:t>
            </w:r>
            <w:sdt>
              <w:sdtPr>
                <w:rPr>
                  <w:rFonts w:ascii="Times New Roman" w:hAnsi="Times New Roman" w:cs="Times New Roman"/>
                </w:rPr>
                <w:id w:val="-1142889735"/>
                <w:placeholder>
                  <w:docPart w:val="6D3249CF0CF24685B51C925054836AF0"/>
                </w:placeholder>
              </w:sdtPr>
              <w:sdtEndPr/>
              <w:sdtContent>
                <w:r w:rsidRPr="00161FB1">
                  <w:rPr>
                    <w:rFonts w:ascii="Times New Roman" w:hAnsi="Times New Roman" w:cs="Times New Roman"/>
                  </w:rPr>
                  <w:t>death certificates</w:t>
                </w:r>
              </w:sdtContent>
            </w:sdt>
          </w:p>
        </w:tc>
        <w:tc>
          <w:tcPr>
            <w:tcW w:w="3260" w:type="dxa"/>
            <w:vAlign w:val="bottom"/>
          </w:tcPr>
          <w:p w14:paraId="0A657578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No reference group; </w:t>
            </w:r>
            <w:r w:rsidRPr="00161FB1">
              <w:rPr>
                <w:rFonts w:ascii="Times New Roman" w:hAnsi="Times New Roman" w:cs="Times New Roman"/>
              </w:rPr>
              <w:t>Risk of death (HR) compared between isolated vs non-isolated CAs by type</w:t>
            </w:r>
          </w:p>
        </w:tc>
      </w:tr>
      <w:tr w:rsidR="00050E27" w:rsidRPr="00161FB1" w14:paraId="55EAE7FF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5CD78FA0" w14:textId="33D98168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Wang, 2015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YW5nPC9BdXRob3I+PFllYXI+MjAxNTwvWWVhcj48UmVj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YW5nPC9BdXRob3I+PFllYXI+MjAxNTwvWWVhcj48UmVj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=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53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12 states, USA</w:t>
            </w:r>
          </w:p>
        </w:tc>
        <w:tc>
          <w:tcPr>
            <w:tcW w:w="2693" w:type="dxa"/>
            <w:vAlign w:val="bottom"/>
          </w:tcPr>
          <w:p w14:paraId="54ADE456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</w:t>
            </w:r>
            <w:bookmarkStart w:id="0" w:name="_GoBack"/>
            <w:bookmarkEnd w:id="0"/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ll anomalies and by group</w:t>
            </w:r>
          </w:p>
        </w:tc>
        <w:tc>
          <w:tcPr>
            <w:tcW w:w="2977" w:type="dxa"/>
            <w:vAlign w:val="bottom"/>
          </w:tcPr>
          <w:p w14:paraId="2E1D90B5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000000" w:themeColor="text1"/>
                <w:lang w:val="en-US" w:eastAsia="it-IT"/>
              </w:rPr>
              <w:t>12 state-based birth defects surveillance programs</w:t>
            </w:r>
          </w:p>
        </w:tc>
        <w:tc>
          <w:tcPr>
            <w:tcW w:w="2835" w:type="dxa"/>
            <w:vAlign w:val="bottom"/>
          </w:tcPr>
          <w:p w14:paraId="3F4544F3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hAnsi="Times New Roman" w:cs="Times New Roman"/>
                <w:color w:val="000000" w:themeColor="text1"/>
              </w:rPr>
              <w:t>Matched cases to birth certificates and linked to death certificate files; also NDI, hospital records for some states</w:t>
            </w:r>
          </w:p>
        </w:tc>
        <w:tc>
          <w:tcPr>
            <w:tcW w:w="3260" w:type="dxa"/>
            <w:vAlign w:val="bottom"/>
          </w:tcPr>
          <w:p w14:paraId="5F72E5E8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 xml:space="preserve">No reference group; </w:t>
            </w:r>
            <w:r w:rsidRPr="00161FB1">
              <w:rPr>
                <w:rFonts w:ascii="Times New Roman" w:hAnsi="Times New Roman" w:cs="Times New Roman"/>
              </w:rPr>
              <w:t xml:space="preserve">Risk of death (HR) for selected CA types compared by maternal ethnicity </w:t>
            </w:r>
          </w:p>
        </w:tc>
      </w:tr>
      <w:tr w:rsidR="00050E27" w:rsidRPr="00161FB1" w14:paraId="3AF1FE6B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887"/>
          <w:tblHeader/>
        </w:trPr>
        <w:tc>
          <w:tcPr>
            <w:tcW w:w="1848" w:type="dxa"/>
            <w:vAlign w:val="bottom"/>
          </w:tcPr>
          <w:p w14:paraId="4C8D62EA" w14:textId="4256BEE1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Wildhaber</w:t>
            </w:r>
            <w:proofErr w:type="spellEnd"/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, 2008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aWxkaGFiZXI8L0F1dGhvcj48WWVhcj4yMDA4PC9ZZWFy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aWxkaGFiZXI8L0F1dGhvcj48WWVhcj4yMDA4PC9ZZWFy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54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Switzerland</w:t>
            </w:r>
          </w:p>
        </w:tc>
        <w:tc>
          <w:tcPr>
            <w:tcW w:w="2693" w:type="dxa"/>
            <w:vAlign w:val="bottom"/>
          </w:tcPr>
          <w:p w14:paraId="67188286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iliary atresia</w:t>
            </w:r>
          </w:p>
        </w:tc>
        <w:tc>
          <w:tcPr>
            <w:tcW w:w="2977" w:type="dxa"/>
            <w:vAlign w:val="bottom"/>
          </w:tcPr>
          <w:p w14:paraId="32542E84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All 7 paediatric surgery centres involved in the management of patients with BA contributed to the study</w:t>
            </w:r>
          </w:p>
        </w:tc>
        <w:tc>
          <w:tcPr>
            <w:tcW w:w="2835" w:type="dxa"/>
            <w:vAlign w:val="bottom"/>
          </w:tcPr>
          <w:p w14:paraId="62893DA4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Follow up in all the 7 participating centres</w:t>
            </w:r>
          </w:p>
        </w:tc>
        <w:tc>
          <w:tcPr>
            <w:tcW w:w="3260" w:type="dxa"/>
            <w:vAlign w:val="bottom"/>
          </w:tcPr>
          <w:p w14:paraId="460EA58D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  <w:tr w:rsidR="00050E27" w:rsidRPr="00161FB1" w14:paraId="330A5BDF" w14:textId="77777777" w:rsidTr="003654C7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558"/>
          <w:tblHeader/>
        </w:trPr>
        <w:tc>
          <w:tcPr>
            <w:tcW w:w="1848" w:type="dxa"/>
            <w:vAlign w:val="bottom"/>
          </w:tcPr>
          <w:p w14:paraId="70BA33CC" w14:textId="212B5F1D" w:rsidR="00050E27" w:rsidRPr="00161FB1" w:rsidRDefault="00050E27" w:rsidP="005037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Wong, 2001 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b25nPC9BdXRob3I+PFllYXI+MjAwMTwvWWVhcj48UmVj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b25nPC9BdXRob3I+PFllYXI+MjAwMTwvWWVhcj48UmVj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</w:fldData>
              </w:fldCha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="005037E2"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separate"/>
            </w:r>
            <w:r w:rsidR="005037E2" w:rsidRPr="00161FB1">
              <w:rPr>
                <w:rFonts w:ascii="Times New Roman" w:eastAsia="Times New Roman" w:hAnsi="Times New Roman" w:cs="Times New Roman"/>
                <w:noProof/>
                <w:color w:val="000000"/>
                <w:lang w:eastAsia="en-GB"/>
              </w:rPr>
              <w:t>[55]</w:t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fldChar w:fldCharType="end"/>
            </w:r>
            <w:r w:rsidRPr="00161FB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, Atlanta, USA</w:t>
            </w:r>
          </w:p>
        </w:tc>
        <w:tc>
          <w:tcPr>
            <w:tcW w:w="2693" w:type="dxa"/>
            <w:vAlign w:val="bottom"/>
          </w:tcPr>
          <w:p w14:paraId="32620CA6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proofErr w:type="spellStart"/>
            <w:r w:rsidRPr="00161FB1">
              <w:rPr>
                <w:rFonts w:ascii="Times New Roman" w:hAnsi="Times New Roman" w:cs="Times New Roman"/>
              </w:rPr>
              <w:t>Spina</w:t>
            </w:r>
            <w:proofErr w:type="spellEnd"/>
            <w:r w:rsidRPr="00161FB1">
              <w:rPr>
                <w:rFonts w:ascii="Times New Roman" w:hAnsi="Times New Roman" w:cs="Times New Roman"/>
              </w:rPr>
              <w:t xml:space="preserve"> bifida:</w:t>
            </w:r>
          </w:p>
        </w:tc>
        <w:tc>
          <w:tcPr>
            <w:tcW w:w="2977" w:type="dxa"/>
            <w:vAlign w:val="bottom"/>
          </w:tcPr>
          <w:p w14:paraId="768C19BD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MACDP - active ascertainment</w:t>
            </w:r>
          </w:p>
        </w:tc>
        <w:tc>
          <w:tcPr>
            <w:tcW w:w="2835" w:type="dxa"/>
            <w:vAlign w:val="bottom"/>
          </w:tcPr>
          <w:p w14:paraId="77C454E7" w14:textId="4BC12DF3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MACDP records and linked with NDI for deaths outside the State.</w:t>
            </w:r>
          </w:p>
        </w:tc>
        <w:tc>
          <w:tcPr>
            <w:tcW w:w="3260" w:type="dxa"/>
            <w:vAlign w:val="bottom"/>
          </w:tcPr>
          <w:p w14:paraId="41FA1BD4" w14:textId="77777777" w:rsidR="00050E27" w:rsidRPr="00161FB1" w:rsidRDefault="00050E27" w:rsidP="00050E27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161FB1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No reference group</w:t>
            </w:r>
          </w:p>
        </w:tc>
      </w:tr>
    </w:tbl>
    <w:p w14:paraId="63856791" w14:textId="77777777" w:rsidR="009B67B3" w:rsidRPr="00161FB1" w:rsidRDefault="009B67B3" w:rsidP="006B0789">
      <w:pPr>
        <w:autoSpaceDE w:val="0"/>
        <w:autoSpaceDN w:val="0"/>
        <w:adjustRightInd w:val="0"/>
        <w:spacing w:before="120" w:after="0" w:line="240" w:lineRule="auto"/>
        <w:rPr>
          <w:rFonts w:ascii="Times New Roman" w:hAnsi="Times New Roman" w:cs="Times New Roman"/>
        </w:rPr>
      </w:pPr>
      <w:r w:rsidRPr="00161FB1">
        <w:rPr>
          <w:rFonts w:ascii="Times New Roman" w:hAnsi="Times New Roman" w:cs="Times New Roman"/>
          <w:b/>
        </w:rPr>
        <w:t>Note:</w:t>
      </w:r>
    </w:p>
    <w:p w14:paraId="0BDBF824" w14:textId="02F99A3A" w:rsidR="006B0789" w:rsidRPr="00161FB1" w:rsidRDefault="009B67B3" w:rsidP="003654C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</w:rPr>
      </w:pPr>
      <w:r w:rsidRPr="00161FB1">
        <w:rPr>
          <w:rFonts w:ascii="Times New Roman" w:hAnsi="Times New Roman" w:cs="Times New Roman"/>
          <w:sz w:val="24"/>
        </w:rPr>
        <w:t>BA</w:t>
      </w:r>
      <w:r w:rsidR="004F44A4">
        <w:rPr>
          <w:rFonts w:ascii="Times New Roman" w:hAnsi="Times New Roman" w:cs="Times New Roman"/>
          <w:sz w:val="24"/>
        </w:rPr>
        <w:t xml:space="preserve">, </w:t>
      </w:r>
      <w:r w:rsidRPr="00161FB1">
        <w:rPr>
          <w:rFonts w:ascii="Times New Roman" w:hAnsi="Times New Roman" w:cs="Times New Roman"/>
          <w:sz w:val="24"/>
        </w:rPr>
        <w:t>biliary atresia, BDR</w:t>
      </w:r>
      <w:r w:rsidR="004F44A4">
        <w:rPr>
          <w:rFonts w:ascii="Times New Roman" w:hAnsi="Times New Roman" w:cs="Times New Roman"/>
          <w:sz w:val="24"/>
        </w:rPr>
        <w:t xml:space="preserve">, </w:t>
      </w:r>
      <w:r w:rsidRPr="00161FB1">
        <w:rPr>
          <w:rFonts w:ascii="Times New Roman" w:hAnsi="Times New Roman" w:cs="Times New Roman"/>
          <w:sz w:val="24"/>
        </w:rPr>
        <w:t>Birth Defects Registry; BPSU</w:t>
      </w:r>
      <w:r w:rsidR="004F44A4">
        <w:rPr>
          <w:rFonts w:ascii="Times New Roman" w:hAnsi="Times New Roman" w:cs="Times New Roman"/>
          <w:sz w:val="24"/>
        </w:rPr>
        <w:t xml:space="preserve">, </w:t>
      </w:r>
      <w:r w:rsidRPr="00161FB1">
        <w:rPr>
          <w:rFonts w:ascii="Times New Roman" w:hAnsi="Times New Roman" w:cs="Times New Roman"/>
          <w:sz w:val="24"/>
        </w:rPr>
        <w:t>British Paediatric Surveillance Unit; CA</w:t>
      </w:r>
      <w:r w:rsidR="004F44A4">
        <w:rPr>
          <w:rFonts w:ascii="Times New Roman" w:hAnsi="Times New Roman" w:cs="Times New Roman"/>
          <w:sz w:val="24"/>
        </w:rPr>
        <w:t xml:space="preserve">, </w:t>
      </w:r>
      <w:r w:rsidRPr="00161FB1">
        <w:rPr>
          <w:rFonts w:ascii="Times New Roman" w:hAnsi="Times New Roman" w:cs="Times New Roman"/>
          <w:sz w:val="24"/>
        </w:rPr>
        <w:t>congenital anomaly, CDR</w:t>
      </w:r>
      <w:r w:rsidR="004F44A4">
        <w:rPr>
          <w:rFonts w:ascii="Times New Roman" w:hAnsi="Times New Roman" w:cs="Times New Roman"/>
          <w:sz w:val="24"/>
        </w:rPr>
        <w:t xml:space="preserve">, </w:t>
      </w:r>
      <w:r w:rsidRPr="00161FB1">
        <w:rPr>
          <w:rFonts w:ascii="Times New Roman" w:hAnsi="Times New Roman" w:cs="Times New Roman"/>
          <w:sz w:val="24"/>
        </w:rPr>
        <w:t xml:space="preserve">Cause of Death Registry/Register; </w:t>
      </w:r>
      <w:r w:rsidRPr="00161FB1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>CDH</w:t>
      </w:r>
      <w:r w:rsidR="004F44A4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 xml:space="preserve">, </w:t>
      </w:r>
      <w:r w:rsidRPr="00161FB1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>Congenital diaphragmatic hernia; CCOPMM</w:t>
      </w:r>
      <w:r w:rsidR="004F44A4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 xml:space="preserve">, </w:t>
      </w:r>
      <w:r w:rsidRPr="00161FB1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>Consultative Council of Obstetric and Pediatric Morbidity and Mortality database; CMR</w:t>
      </w:r>
      <w:r w:rsidR="004F44A4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>,</w:t>
      </w:r>
      <w:r w:rsidRPr="00161FB1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 xml:space="preserve"> Congenital Malformations Registry; CNS</w:t>
      </w:r>
      <w:r w:rsidR="004F44A4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 xml:space="preserve">, </w:t>
      </w:r>
      <w:r w:rsidRPr="00161FB1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>central nervous system; DCAR</w:t>
      </w:r>
      <w:r w:rsidR="004F44A4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 xml:space="preserve">, </w:t>
      </w:r>
      <w:r w:rsidRPr="00161FB1">
        <w:rPr>
          <w:rFonts w:ascii="Times New Roman" w:hAnsi="Times New Roman" w:cs="Times New Roman"/>
          <w:sz w:val="24"/>
        </w:rPr>
        <w:t>Domiciliary Care Allowance register</w:t>
      </w:r>
      <w:r w:rsidRPr="00161FB1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>; DSC</w:t>
      </w:r>
      <w:r w:rsidR="004F44A4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 xml:space="preserve">, </w:t>
      </w:r>
      <w:r w:rsidRPr="00161FB1">
        <w:rPr>
          <w:rFonts w:ascii="Times New Roman" w:hAnsi="Times New Roman" w:cs="Times New Roman"/>
          <w:sz w:val="24"/>
        </w:rPr>
        <w:t xml:space="preserve">Disability Services Commission; </w:t>
      </w:r>
      <w:r w:rsidRPr="00161FB1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>EUROCAT</w:t>
      </w:r>
      <w:r w:rsidR="004F44A4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 xml:space="preserve">, </w:t>
      </w:r>
      <w:r w:rsidRPr="00161FB1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 xml:space="preserve">European Surveillance of Congenital Anomalies; </w:t>
      </w:r>
      <w:r w:rsidRPr="00161FB1">
        <w:rPr>
          <w:rFonts w:ascii="Times New Roman" w:hAnsi="Times New Roman" w:cs="Times New Roman"/>
          <w:sz w:val="24"/>
        </w:rPr>
        <w:t>FU</w:t>
      </w:r>
      <w:r w:rsidR="004F44A4">
        <w:rPr>
          <w:rFonts w:ascii="Times New Roman" w:hAnsi="Times New Roman" w:cs="Times New Roman"/>
          <w:sz w:val="24"/>
        </w:rPr>
        <w:t xml:space="preserve">, </w:t>
      </w:r>
      <w:r w:rsidRPr="00161FB1">
        <w:rPr>
          <w:rFonts w:ascii="Times New Roman" w:hAnsi="Times New Roman" w:cs="Times New Roman"/>
          <w:sz w:val="24"/>
        </w:rPr>
        <w:t>follow up; HSCR</w:t>
      </w:r>
      <w:r w:rsidR="004F44A4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161FB1">
        <w:rPr>
          <w:rFonts w:ascii="Times New Roman" w:hAnsi="Times New Roman" w:cs="Times New Roman"/>
          <w:sz w:val="24"/>
        </w:rPr>
        <w:t>Hirschsprung</w:t>
      </w:r>
      <w:proofErr w:type="spellEnd"/>
      <w:r w:rsidRPr="00161FB1">
        <w:rPr>
          <w:rFonts w:ascii="Times New Roman" w:hAnsi="Times New Roman" w:cs="Times New Roman"/>
          <w:sz w:val="24"/>
        </w:rPr>
        <w:t xml:space="preserve"> disease; </w:t>
      </w:r>
      <w:r w:rsidR="006B0789" w:rsidRPr="00161FB1">
        <w:rPr>
          <w:rFonts w:ascii="Times New Roman" w:hAnsi="Times New Roman" w:cs="Times New Roman"/>
          <w:sz w:val="24"/>
          <w:szCs w:val="18"/>
        </w:rPr>
        <w:t>ICD</w:t>
      </w:r>
      <w:r w:rsidR="004F44A4">
        <w:rPr>
          <w:rFonts w:ascii="Times New Roman" w:hAnsi="Times New Roman" w:cs="Times New Roman"/>
          <w:sz w:val="24"/>
          <w:szCs w:val="18"/>
        </w:rPr>
        <w:t xml:space="preserve">, </w:t>
      </w:r>
      <w:r w:rsidR="006B0789" w:rsidRPr="00161FB1">
        <w:rPr>
          <w:rFonts w:ascii="Times New Roman" w:eastAsia="ScalaLancetPro" w:hAnsi="Times New Roman" w:cs="Times New Roman"/>
          <w:sz w:val="24"/>
          <w:szCs w:val="24"/>
        </w:rPr>
        <w:t xml:space="preserve">International Classification of Disease (ICD); </w:t>
      </w:r>
      <w:r w:rsidRPr="00161FB1">
        <w:rPr>
          <w:rFonts w:ascii="Times New Roman" w:hAnsi="Times New Roman" w:cs="Times New Roman"/>
          <w:sz w:val="24"/>
        </w:rPr>
        <w:t>K-M</w:t>
      </w:r>
      <w:r w:rsidR="004F44A4">
        <w:rPr>
          <w:rFonts w:ascii="Times New Roman" w:hAnsi="Times New Roman" w:cs="Times New Roman"/>
          <w:sz w:val="24"/>
        </w:rPr>
        <w:t xml:space="preserve">, </w:t>
      </w:r>
      <w:r w:rsidRPr="00161FB1">
        <w:rPr>
          <w:rFonts w:ascii="Times New Roman" w:hAnsi="Times New Roman" w:cs="Times New Roman"/>
          <w:sz w:val="24"/>
        </w:rPr>
        <w:t>Kaplan-Meier; LT</w:t>
      </w:r>
      <w:r w:rsidR="004F44A4">
        <w:rPr>
          <w:rFonts w:ascii="Times New Roman" w:hAnsi="Times New Roman" w:cs="Times New Roman"/>
          <w:sz w:val="24"/>
        </w:rPr>
        <w:t xml:space="preserve">, </w:t>
      </w:r>
      <w:r w:rsidRPr="00161FB1">
        <w:rPr>
          <w:rFonts w:ascii="Times New Roman" w:hAnsi="Times New Roman" w:cs="Times New Roman"/>
          <w:sz w:val="24"/>
        </w:rPr>
        <w:t>liver transplantation; MACDP</w:t>
      </w:r>
      <w:r w:rsidR="004F44A4">
        <w:rPr>
          <w:rFonts w:ascii="Times New Roman" w:hAnsi="Times New Roman" w:cs="Times New Roman"/>
          <w:sz w:val="24"/>
        </w:rPr>
        <w:t xml:space="preserve">, </w:t>
      </w:r>
      <w:r w:rsidRPr="00161FB1">
        <w:rPr>
          <w:rFonts w:ascii="Times New Roman" w:hAnsi="Times New Roman" w:cs="Times New Roman"/>
          <w:sz w:val="24"/>
        </w:rPr>
        <w:t>Metropolitan Atlanta Congenital Defects Program; MBR</w:t>
      </w:r>
      <w:r w:rsidR="004F44A4">
        <w:rPr>
          <w:rFonts w:ascii="Times New Roman" w:hAnsi="Times New Roman" w:cs="Times New Roman"/>
          <w:sz w:val="24"/>
        </w:rPr>
        <w:t xml:space="preserve">, </w:t>
      </w:r>
      <w:r w:rsidRPr="00161FB1">
        <w:rPr>
          <w:rFonts w:ascii="Times New Roman" w:hAnsi="Times New Roman" w:cs="Times New Roman"/>
          <w:sz w:val="24"/>
        </w:rPr>
        <w:t>Medical Birth Registry; NDI</w:t>
      </w:r>
      <w:r w:rsidR="004F44A4">
        <w:rPr>
          <w:rFonts w:ascii="Times New Roman" w:hAnsi="Times New Roman" w:cs="Times New Roman"/>
          <w:sz w:val="24"/>
        </w:rPr>
        <w:t xml:space="preserve">, </w:t>
      </w:r>
      <w:r w:rsidRPr="00161FB1">
        <w:rPr>
          <w:rFonts w:ascii="Times New Roman" w:hAnsi="Times New Roman" w:cs="Times New Roman"/>
          <w:sz w:val="24"/>
        </w:rPr>
        <w:t xml:space="preserve">National Death Index; </w:t>
      </w:r>
      <w:proofErr w:type="spellStart"/>
      <w:r w:rsidRPr="00161FB1">
        <w:rPr>
          <w:rFonts w:ascii="Times New Roman" w:hAnsi="Times New Roman" w:cs="Times New Roman"/>
          <w:sz w:val="24"/>
        </w:rPr>
        <w:t>NorCAS</w:t>
      </w:r>
      <w:proofErr w:type="spellEnd"/>
      <w:r w:rsidRPr="00161FB1">
        <w:rPr>
          <w:rFonts w:ascii="Times New Roman" w:hAnsi="Times New Roman" w:cs="Times New Roman"/>
          <w:sz w:val="24"/>
        </w:rPr>
        <w:t>=</w:t>
      </w:r>
      <w:r w:rsidRPr="00161FB1">
        <w:rPr>
          <w:rFonts w:ascii="Times New Roman" w:eastAsia="Times New Roman" w:hAnsi="Times New Roman" w:cs="Times New Roman"/>
          <w:bCs/>
          <w:color w:val="000000"/>
          <w:sz w:val="24"/>
          <w:lang w:eastAsia="en-GB"/>
        </w:rPr>
        <w:t xml:space="preserve">Northern Congenital Abnormality Survey; </w:t>
      </w:r>
      <w:r w:rsidRPr="00161FB1">
        <w:rPr>
          <w:rFonts w:ascii="Times New Roman" w:hAnsi="Times New Roman" w:cs="Times New Roman"/>
          <w:sz w:val="24"/>
        </w:rPr>
        <w:lastRenderedPageBreak/>
        <w:t xml:space="preserve">NPR=National Patient Register; OFC=orofacial clefts; RPD=Registered Persons Database; SMR=standardized mortality ratio; </w:t>
      </w:r>
      <w:r w:rsidRPr="00161FB1">
        <w:rPr>
          <w:rFonts w:ascii="Times New Roman" w:hAnsi="Times New Roman" w:cs="Times New Roman"/>
          <w:color w:val="231F20"/>
          <w:sz w:val="24"/>
        </w:rPr>
        <w:t>WARDA=Western Australian Register of Developmental Anomalies</w:t>
      </w:r>
      <w:r w:rsidRPr="00161FB1">
        <w:rPr>
          <w:rFonts w:ascii="Times New Roman" w:hAnsi="Times New Roman" w:cs="Times New Roman"/>
          <w:sz w:val="24"/>
        </w:rPr>
        <w:t>.</w:t>
      </w:r>
    </w:p>
    <w:p w14:paraId="6927024C" w14:textId="77777777" w:rsidR="0029183A" w:rsidRPr="00161FB1" w:rsidRDefault="0029183A" w:rsidP="003654C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</w:rPr>
      </w:pPr>
    </w:p>
    <w:p w14:paraId="435616C7" w14:textId="77777777" w:rsidR="0029183A" w:rsidRPr="00161FB1" w:rsidRDefault="0029183A" w:rsidP="006B0789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  <w:sectPr w:rsidR="0029183A" w:rsidRPr="00161FB1" w:rsidSect="003654C7">
          <w:footerReference w:type="default" r:id="rId7"/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103366B9" w14:textId="77777777" w:rsidR="0029183A" w:rsidRPr="00161FB1" w:rsidRDefault="0029183A" w:rsidP="0029183A">
      <w:pPr>
        <w:pStyle w:val="EndNoteBibliography"/>
        <w:pageBreakBefore/>
        <w:spacing w:after="0"/>
        <w:rPr>
          <w:rFonts w:ascii="Times New Roman" w:hAnsi="Times New Roman" w:cs="Times New Roman"/>
          <w:b/>
          <w:sz w:val="24"/>
          <w:szCs w:val="24"/>
        </w:rPr>
      </w:pPr>
      <w:r w:rsidRPr="00161FB1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0723D822" w14:textId="77777777" w:rsidR="005037E2" w:rsidRPr="00161FB1" w:rsidRDefault="006B0789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fldChar w:fldCharType="begin"/>
      </w:r>
      <w:r w:rsidRPr="00161FB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61FB1">
        <w:rPr>
          <w:rFonts w:ascii="Times New Roman" w:hAnsi="Times New Roman" w:cs="Times New Roman"/>
          <w:sz w:val="24"/>
          <w:szCs w:val="24"/>
        </w:rPr>
        <w:fldChar w:fldCharType="separate"/>
      </w:r>
      <w:r w:rsidR="005037E2" w:rsidRPr="00161FB1">
        <w:rPr>
          <w:rFonts w:ascii="Times New Roman" w:hAnsi="Times New Roman" w:cs="Times New Roman"/>
          <w:sz w:val="24"/>
          <w:szCs w:val="24"/>
        </w:rPr>
        <w:t>1.</w:t>
      </w:r>
      <w:r w:rsidR="005037E2" w:rsidRPr="00161FB1">
        <w:rPr>
          <w:rFonts w:ascii="Times New Roman" w:hAnsi="Times New Roman" w:cs="Times New Roman"/>
          <w:sz w:val="24"/>
          <w:szCs w:val="24"/>
        </w:rPr>
        <w:tab/>
        <w:t>Agha MM, Williams JI, Marrett L, To T, Dodds L. Determinants of survival in children with congenital abnormalities: a long-term population-based cohort study. Birth Defects Res A Clin Mol Teratol. 2006;76(1):46-54. PMID: 16397887.</w:t>
      </w:r>
    </w:p>
    <w:p w14:paraId="200040A0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2.</w:t>
      </w:r>
      <w:r w:rsidRPr="00161FB1">
        <w:rPr>
          <w:rFonts w:ascii="Times New Roman" w:hAnsi="Times New Roman" w:cs="Times New Roman"/>
          <w:sz w:val="24"/>
          <w:szCs w:val="24"/>
        </w:rPr>
        <w:tab/>
        <w:t>Bakker MK, Kancherla V, Canfield MA, Bermejo-Sanchez E, Cragan JD, Dastgiri S, et al. Analysis of Mortality among Neonates and Children with Spina Bifida: An International Registry-Based Study, 2001-2012. Paediatr Perinat Epidemiol. 2019;33(6):436-48. doi: 10.1111/ppe.12589. PMID: 31637749.</w:t>
      </w:r>
    </w:p>
    <w:p w14:paraId="06D98DF3" w14:textId="1173F8D3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3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Bell JC, Nassar N, Bower C, Turner RM, Raynes-Greenow C. Long-term survival for infants born with orofacial clefts in Western Australia. Birth Defects Res A Clin Mol Teratol. 2016;106(3):172-7. doi: </w:t>
      </w:r>
      <w:hyperlink r:id="rId8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02/bdra.23473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6663708.</w:t>
      </w:r>
    </w:p>
    <w:p w14:paraId="76F2FEE3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4.</w:t>
      </w:r>
      <w:r w:rsidRPr="00161FB1">
        <w:rPr>
          <w:rFonts w:ascii="Times New Roman" w:hAnsi="Times New Roman" w:cs="Times New Roman"/>
          <w:sz w:val="24"/>
          <w:szCs w:val="24"/>
        </w:rPr>
        <w:tab/>
        <w:t>Berger KH, Zhu BP, Copeland G. Mortality throughout early childhood for Michigan children born with congenital anomalies, 1992-1998. Birth Defects Res A Clin Mol Teratol. 2003;67(9):656-61. PMID: 14703790.</w:t>
      </w:r>
    </w:p>
    <w:p w14:paraId="18E87848" w14:textId="4CAB2D4A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5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Borgstedt-Bakke JH, Fenger-Gron M, Rasmussen MM. Correlation of mortality with lesion level in patients with myelomeningocele: a population-based study. J Neurosurg Pediatrics. 2017;19(2):227-31. doi: </w:t>
      </w:r>
      <w:hyperlink r:id="rId9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3171/2016.8.PEDS1654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7911247.</w:t>
      </w:r>
    </w:p>
    <w:p w14:paraId="02C4E391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6.</w:t>
      </w:r>
      <w:r w:rsidRPr="00161FB1">
        <w:rPr>
          <w:rFonts w:ascii="Times New Roman" w:hAnsi="Times New Roman" w:cs="Times New Roman"/>
          <w:sz w:val="24"/>
          <w:szCs w:val="24"/>
        </w:rPr>
        <w:tab/>
        <w:t>Brodwall K, Greve G, Leirgul E, Klungsøyr K, Holmstrøm H, Vollset SE, et al. The five-year survival of children with Down syndrome in Norway 1994–2009 differed by associated congenital heart defects and extracardiac malformations. Acta Paediatr Int J Paediatr. 2018;107(5):845-53. doi: 10.1111/apa.14223.</w:t>
      </w:r>
    </w:p>
    <w:p w14:paraId="76F667C6" w14:textId="791579A5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7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Burgos CM, Frenckner B. Addressing the hidden mortality in CDH: A population-based study. J Pediatr Surg. 2017;52(4):522-5. doi: </w:t>
      </w:r>
      <w:hyperlink r:id="rId10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16/j.jpedsurg.2016.09.061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7745705.</w:t>
      </w:r>
    </w:p>
    <w:p w14:paraId="63DEC9DD" w14:textId="5391745F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8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Cassina M, Ruol M, Pertile R, Midrio P, Piffer S, Vicenzi V, et al. Prevalence, characteristics, and survival of children with esophageal atresia: A 32-year population-based study including 1,417,724 consecutive newborns. Birth Defects Res A Clin Mol Teratol. 2016;106(7):542-8. doi: </w:t>
      </w:r>
      <w:hyperlink r:id="rId11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02/bdra.23493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6931365.</w:t>
      </w:r>
    </w:p>
    <w:p w14:paraId="6E4E1611" w14:textId="689636B0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9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Cassina M, Fascetti Leon F, Ruol M, Chiarenza SF, Scire G, Midrio P, et al. Prevalence and survival of patients with anorectal malformations: A population-based study. J Pediatr Surg. 2019;54(10):1998-2003. doi: </w:t>
      </w:r>
      <w:hyperlink r:id="rId12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16/j.jpedsurg.2019.03.004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30935729.</w:t>
      </w:r>
    </w:p>
    <w:p w14:paraId="1DEAA9BA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10.</w:t>
      </w:r>
      <w:r w:rsidRPr="00161FB1">
        <w:rPr>
          <w:rFonts w:ascii="Times New Roman" w:hAnsi="Times New Roman" w:cs="Times New Roman"/>
          <w:sz w:val="24"/>
          <w:szCs w:val="24"/>
        </w:rPr>
        <w:tab/>
        <w:t>Chardot C, Buet C, Serinet MO, Golmard JL, Lachaux A, Roquelaure B, et al. Improving outcomes of biliary atresia: French national series 1986-2009. J Hepatol. 2013;58(6):1209-17. doi: 10.1016/j.jhep.2013.01.040. PMID: 23402746.</w:t>
      </w:r>
    </w:p>
    <w:p w14:paraId="5D456DC4" w14:textId="26E22240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11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Chua GT, Tung KTS, Wong ICK, Lum TYS, Wong WHS, Chow CB, et al. Mortality Among Children with Down syndrome in Hong Kong: A Population-Based Cohort Study from Birth. J Pediatr. 2020;218:138-45. doi: </w:t>
      </w:r>
      <w:hyperlink r:id="rId13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://dx.doi.org/10.1016/j.jpeds.2019.11.006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004554180.</w:t>
      </w:r>
    </w:p>
    <w:p w14:paraId="107A4348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12.</w:t>
      </w:r>
      <w:r w:rsidRPr="00161FB1">
        <w:rPr>
          <w:rFonts w:ascii="Times New Roman" w:hAnsi="Times New Roman" w:cs="Times New Roman"/>
          <w:sz w:val="24"/>
          <w:szCs w:val="24"/>
        </w:rPr>
        <w:tab/>
        <w:t>Dastgiri S, Gilmour WH, Stone DH. Survival of children born with congenital anomalies. Arch Dis Child. 2003;88(5):391-4. PMID: 12716706.</w:t>
      </w:r>
    </w:p>
    <w:p w14:paraId="7A97EA64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lastRenderedPageBreak/>
        <w:t>13.</w:t>
      </w:r>
      <w:r w:rsidRPr="00161FB1">
        <w:rPr>
          <w:rFonts w:ascii="Times New Roman" w:hAnsi="Times New Roman" w:cs="Times New Roman"/>
          <w:sz w:val="24"/>
          <w:szCs w:val="24"/>
        </w:rPr>
        <w:tab/>
        <w:t>Davenport M, Ong E, Sharif K, Alizai N, McClean P, Hadzic N, et al. Biliary atresia in England and Wales: results of centralization and new benchmark. J Pediatr Surg. 2011;46(9):1689-94. doi: 10.1016/j.jpedsurg.2011.04.013. PMID: 21929975.</w:t>
      </w:r>
    </w:p>
    <w:p w14:paraId="6D896A1B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14.</w:t>
      </w:r>
      <w:r w:rsidRPr="00161FB1">
        <w:rPr>
          <w:rFonts w:ascii="Times New Roman" w:hAnsi="Times New Roman" w:cs="Times New Roman"/>
          <w:sz w:val="24"/>
          <w:szCs w:val="24"/>
        </w:rPr>
        <w:tab/>
        <w:t>De Carvalho E, Santos JL, Silveira TR, Kieling CO, Silva LR, Porta G, et al. Biliary atresia: the Brazilian experience. J Pediatr (Rio J). 2010;86(6):473-9. doi: 10.2223/JPED.2054. PMID: 21140036.</w:t>
      </w:r>
    </w:p>
    <w:p w14:paraId="68B84E07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15.</w:t>
      </w:r>
      <w:r w:rsidRPr="00161FB1">
        <w:rPr>
          <w:rFonts w:ascii="Times New Roman" w:hAnsi="Times New Roman" w:cs="Times New Roman"/>
          <w:sz w:val="24"/>
          <w:szCs w:val="24"/>
        </w:rPr>
        <w:tab/>
        <w:t>de Vries W, Homan-Van der Veen J, Hulscher JB, Hoekstra-Weebers JE, Houwen RH, Verkade HJ, et al. Twenty-year transplant-free survival rate among patients with biliary atresia. Clin Gastroenterol Hepatol. 2011;9(12):1086-91. doi: 10.1016/j.cgh.2011.07.024. PMID: 21820397.</w:t>
      </w:r>
    </w:p>
    <w:p w14:paraId="6FD183AA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16.</w:t>
      </w:r>
      <w:r w:rsidRPr="00161FB1">
        <w:rPr>
          <w:rFonts w:ascii="Times New Roman" w:hAnsi="Times New Roman" w:cs="Times New Roman"/>
          <w:sz w:val="24"/>
          <w:szCs w:val="24"/>
        </w:rPr>
        <w:tab/>
        <w:t>Eide MG, Skjaerven R, Irgens LM, Bjerkedal T, Oyen N. Associations of birth defects with adult intellectual performance, disability and mortality: population-based cohort study. Pediatr Res. 2006;59(6):848-53. PMID: 16641211.</w:t>
      </w:r>
    </w:p>
    <w:p w14:paraId="44F1EEF7" w14:textId="1A4DB1D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17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Folkestad L, Hald JD, Canudas-Romo V, Gram J, Hermann AP, Langdahl B, et al. Mortality and Causes of Death in Patients With Osteogenesis Imperfecta: A Register-Based Nationwide Cohort Study. J Bone Miner Res. 2016;31(12):2159-66. doi: </w:t>
      </w:r>
      <w:hyperlink r:id="rId14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02/jbmr.2895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7345018.</w:t>
      </w:r>
    </w:p>
    <w:p w14:paraId="004B6FE9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18.</w:t>
      </w:r>
      <w:r w:rsidRPr="00161FB1">
        <w:rPr>
          <w:rFonts w:ascii="Times New Roman" w:hAnsi="Times New Roman" w:cs="Times New Roman"/>
          <w:sz w:val="24"/>
          <w:szCs w:val="24"/>
        </w:rPr>
        <w:tab/>
        <w:t>Frid C, Drott P, Lundell B, Rasmussen F, Anneren G. Mortality in Down's syndrome in relation to congenital malformations. J Intellect Disabil Res. 1999;43 ( Pt 3):234-41. PMID: 10392609.</w:t>
      </w:r>
    </w:p>
    <w:p w14:paraId="41FDAB94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19.</w:t>
      </w:r>
      <w:r w:rsidRPr="00161FB1">
        <w:rPr>
          <w:rFonts w:ascii="Times New Roman" w:hAnsi="Times New Roman" w:cs="Times New Roman"/>
          <w:sz w:val="24"/>
          <w:szCs w:val="24"/>
        </w:rPr>
        <w:tab/>
        <w:t>Garne E, Rasmussen L, Husby S. Gastrointestinal malformations in Funen county, Denmark - epidemiology, associated malformations, surgery and mortality. Eur J Pediatr Surg. 2002;12(2):101-6. PMID: 12015653.</w:t>
      </w:r>
    </w:p>
    <w:p w14:paraId="76219170" w14:textId="2ADF4DA5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20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Glasson EJ, Jacques A, Wong K, Bourke J, Leonard H. Improved Survival in Down Syndrome over the Last 60 Years and the Impact of Perinatal Factors in Recent Decades. J Pediatr. 2016;169:214-20.e1. doi: </w:t>
      </w:r>
      <w:hyperlink r:id="rId15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16/j.jpeds.2015.10.083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6651430.</w:t>
      </w:r>
    </w:p>
    <w:p w14:paraId="108B4138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21.</w:t>
      </w:r>
      <w:r w:rsidRPr="00161FB1">
        <w:rPr>
          <w:rFonts w:ascii="Times New Roman" w:hAnsi="Times New Roman" w:cs="Times New Roman"/>
          <w:sz w:val="24"/>
          <w:szCs w:val="24"/>
        </w:rPr>
        <w:tab/>
        <w:t>Grizelj R, Vukovic J, Novak M, Batinica S. Biliary atresia: the Croatian experience 1992-2006. Eur J Pediatr. 2010;169(12):1529-34. doi: 10.1007/s00431-010-1266-8. PMID: 20669030.</w:t>
      </w:r>
    </w:p>
    <w:p w14:paraId="7D69CA84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22.</w:t>
      </w:r>
      <w:r w:rsidRPr="00161FB1">
        <w:rPr>
          <w:rFonts w:ascii="Times New Roman" w:hAnsi="Times New Roman" w:cs="Times New Roman"/>
          <w:sz w:val="24"/>
          <w:szCs w:val="24"/>
        </w:rPr>
        <w:tab/>
        <w:t>Gudbjartsson T, Gunnarsdottir A, Topan CZ, Larsson LT, Rosmundsson T, Dagbjartsson A. Congenital diaphragmatic hernia: Improved surgical results should influence abortion decision making. Scand J Surg. 2008;97(1):71-6. PMID: 351449967.</w:t>
      </w:r>
    </w:p>
    <w:p w14:paraId="582A8735" w14:textId="4233E8A1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23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Halliday J, Collins V, Riley M, Youssef D, Muggli E. Has prenatal screening influenced the prevalence of comorbidities associated with Down syndrome and subsequent survival rates? Pediatrics. 2009;123(1):256-61. doi: </w:t>
      </w:r>
      <w:hyperlink r:id="rId16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542/peds.2007-2840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19117890.</w:t>
      </w:r>
    </w:p>
    <w:p w14:paraId="6030E3FE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24.</w:t>
      </w:r>
      <w:r w:rsidRPr="00161FB1">
        <w:rPr>
          <w:rFonts w:ascii="Times New Roman" w:hAnsi="Times New Roman" w:cs="Times New Roman"/>
          <w:sz w:val="24"/>
          <w:szCs w:val="24"/>
        </w:rPr>
        <w:tab/>
        <w:t>Hayes C, Johnson Z, Thornton L, Fogarty J, Lyons R, O'Connor M, et al. Ten-year survival of Down syndrome births. Int J Epidemiol. 1997;26(4):822-9. PMID: 9279615.</w:t>
      </w:r>
    </w:p>
    <w:p w14:paraId="46E45AD6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25.</w:t>
      </w:r>
      <w:r w:rsidRPr="00161FB1">
        <w:rPr>
          <w:rFonts w:ascii="Times New Roman" w:hAnsi="Times New Roman" w:cs="Times New Roman"/>
          <w:sz w:val="24"/>
          <w:szCs w:val="24"/>
        </w:rPr>
        <w:tab/>
        <w:t>Hinton CF, Siffel C, Correa A, Shapira SK. Survival Disparities Associated with Congenital Diaphragmatic Hernia. Birth Defects Res A Clin Mol Teratol. 2017;109(11):816-23. doi: 10.1002/bdr2.1015. PMID: 28398654.</w:t>
      </w:r>
    </w:p>
    <w:p w14:paraId="1D0D1CC3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lastRenderedPageBreak/>
        <w:t>26.</w:t>
      </w:r>
      <w:r w:rsidRPr="00161FB1">
        <w:rPr>
          <w:rFonts w:ascii="Times New Roman" w:hAnsi="Times New Roman" w:cs="Times New Roman"/>
          <w:sz w:val="24"/>
          <w:szCs w:val="24"/>
        </w:rPr>
        <w:tab/>
        <w:t>Jaillard SM, Pierrat V, Dubois A, Truffert P, Lequien P, Wurtz AJ, et al. Outcome at 2 years of infants with congenital diaphragmatic hernia: a population-based study. Ann Thorac Surg. 2003;75(1):250-6. PMID: 12537224.</w:t>
      </w:r>
    </w:p>
    <w:p w14:paraId="43BEB4E4" w14:textId="04FF3FD6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27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Kucik JE, Shin M, Siffel C, Marengo L, Correa A. Trends in survival among children with down syndrome in 10 regions of the united states. Pediatrics. 2013;131(1):e27-e36. doi: </w:t>
      </w:r>
      <w:hyperlink r:id="rId17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://dx.doi.org/10.1542/peds.2012-1616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368184663.</w:t>
      </w:r>
    </w:p>
    <w:p w14:paraId="4CD6D61D" w14:textId="6A4A8DE1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28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Lampela H, Ritvanen A, Kosola S, Koivusalo A, Rintala R, Jalanko H, et al. National centralization of biliary atresia care to an assigned multidisciplinary team provides high-quality outcomes. Scand J Gastroenterol. 2012;47(1):99-107. doi: </w:t>
      </w:r>
      <w:hyperlink r:id="rId18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3109/00365521.2011.627446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2171974.</w:t>
      </w:r>
    </w:p>
    <w:p w14:paraId="621FE71E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29.</w:t>
      </w:r>
      <w:r w:rsidRPr="00161FB1">
        <w:rPr>
          <w:rFonts w:ascii="Times New Roman" w:hAnsi="Times New Roman" w:cs="Times New Roman"/>
          <w:sz w:val="24"/>
          <w:szCs w:val="24"/>
        </w:rPr>
        <w:tab/>
        <w:t>Leonard S, Bower C, Petterson B, Leonard H. Survival of infants born with Down's syndrome: 1980-96. Paediatr Perinat Epidemiol. 2000;14(2):163-71. PMID: 10791661.</w:t>
      </w:r>
    </w:p>
    <w:p w14:paraId="710D72AD" w14:textId="5233CA7B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30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Leonhardt J, Kuebler JF, Leute PJ, Turowski C, Becker T, Pfister ED, et al. Biliary atresia: lessons learned from the voluntary German registry. Eur J Pediatr Surg. 2011;21(2):82-7. doi: </w:t>
      </w:r>
      <w:hyperlink r:id="rId19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55/s-0030-1268476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1157692.</w:t>
      </w:r>
    </w:p>
    <w:p w14:paraId="5FEE7642" w14:textId="480C514B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31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Lionti T, Reid SM, Rowell MM. Prader-Willi syndrome in Victoria: mortality and causes of death. J Paediatr Child Health. 2012;48(6):506-11. doi: </w:t>
      </w:r>
      <w:hyperlink r:id="rId20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111/j.1440-1754.2011.02225.x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2697408.</w:t>
      </w:r>
    </w:p>
    <w:p w14:paraId="3D22E399" w14:textId="47E3A700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32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Löf Granström A, Wester T. Mortality in Swedish patients with Hirschsprung disease. Pediatr Surg Int. 2017;33(11):1177-81. doi: </w:t>
      </w:r>
      <w:hyperlink r:id="rId21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://dx.doi.org/10.1007/s00383-017-4150-z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618224664.</w:t>
      </w:r>
    </w:p>
    <w:p w14:paraId="42313221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33.</w:t>
      </w:r>
      <w:r w:rsidRPr="00161FB1">
        <w:rPr>
          <w:rFonts w:ascii="Times New Roman" w:hAnsi="Times New Roman" w:cs="Times New Roman"/>
          <w:sz w:val="24"/>
          <w:szCs w:val="24"/>
        </w:rPr>
        <w:tab/>
        <w:t>McKiernan PJ, Baker AJ, Kelly DA. The frequency and outcome of biliary atresia in the UK and Ireland. Lancet. 2000;355(9197):25-9. doi: 10.1016/S0140-6736(99)03492-3. PMID: 10615887.</w:t>
      </w:r>
    </w:p>
    <w:p w14:paraId="0A83CFB5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34.</w:t>
      </w:r>
      <w:r w:rsidRPr="00161FB1">
        <w:rPr>
          <w:rFonts w:ascii="Times New Roman" w:hAnsi="Times New Roman" w:cs="Times New Roman"/>
          <w:sz w:val="24"/>
          <w:szCs w:val="24"/>
        </w:rPr>
        <w:tab/>
        <w:t>McKiernan PJ, Baker AJ, Lloyd C, Mieli-Vergani G, Kelly DA. British paediatric surveillance unit study of biliary atresia: outcome at 13 years. J Pediatr Gastroenterol Nutr. 2009;48(1):78-81. doi: 10.1097/MPG.0b013e31817d80de. PMID: 19172128.</w:t>
      </w:r>
    </w:p>
    <w:p w14:paraId="25A63B8D" w14:textId="231EF12E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35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Meyer RE, Liu G, Gilboa SM, Ethen MK, Aylsworth AS, Powell CM, et al. Survival of children with trisomy 13 and trisomy 18: A multi-state population-based study. Am J Med Genet A. 2016;170A(4):825-37. doi: </w:t>
      </w:r>
      <w:hyperlink r:id="rId22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02/ajmg.a.37495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6663415.</w:t>
      </w:r>
    </w:p>
    <w:p w14:paraId="730ECE9C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36.</w:t>
      </w:r>
      <w:r w:rsidRPr="00161FB1">
        <w:rPr>
          <w:rFonts w:ascii="Times New Roman" w:hAnsi="Times New Roman" w:cs="Times New Roman"/>
          <w:sz w:val="24"/>
          <w:szCs w:val="24"/>
        </w:rPr>
        <w:tab/>
        <w:t>Nelson KE, Rosella LC, Mahant S, Guttmann A. Survival and Surgical Interventions for Children With Trisomy 13 and 18. JAMA. 2016;316(4):420-8. doi: 10.1001/jama.2016.9819. PMID: 27458947.</w:t>
      </w:r>
    </w:p>
    <w:p w14:paraId="7770C513" w14:textId="4830F855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37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Nembhard WN, Salemi JL, Ethen MK, Fixler DE, Canfield MA. Mortality among infants with birth defects: Joint effects of size at birth, gestational age, and maternal race/ethnicity. Birth Defects Res A Clin Mol Teratol. 2010;88(9):728-36. doi: </w:t>
      </w:r>
      <w:hyperlink r:id="rId23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02/bdra.20696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0672351.</w:t>
      </w:r>
    </w:p>
    <w:p w14:paraId="5E105988" w14:textId="5CB5BD12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38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Nio M, Ohi R, Miyano T, Saeki M, Shiraki K, Tanaka K. Five- and 10-year survival rates after surgery for biliary atresia: A report from the Japanese Biliary Atresia Registry. J Pediatr Surg. 2003;38(7):997-1000. doi: </w:t>
      </w:r>
      <w:hyperlink r:id="rId24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://dx.doi.org/10.1016/S0022-3468%2803%2900178-7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36828861.</w:t>
      </w:r>
    </w:p>
    <w:p w14:paraId="0F9D6D47" w14:textId="397CFA5A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lastRenderedPageBreak/>
        <w:t>39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Oddsberg J, Lu Y, Lagergren J. Aspects of esophageal atresia in a population-based setting: incidence, mortality, and cancer risk. Pediatr Surg Int. 2012;28(3):249-57. doi: </w:t>
      </w:r>
      <w:hyperlink r:id="rId25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07/s00383-011-3014-1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2020495.</w:t>
      </w:r>
    </w:p>
    <w:p w14:paraId="2CFB5AB3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40.</w:t>
      </w:r>
      <w:r w:rsidRPr="00161FB1">
        <w:rPr>
          <w:rFonts w:ascii="Times New Roman" w:hAnsi="Times New Roman" w:cs="Times New Roman"/>
          <w:sz w:val="24"/>
          <w:szCs w:val="24"/>
        </w:rPr>
        <w:tab/>
        <w:t>Pakarinen MP, Johansen LS, Svensson JF, Bjornland K, Gatzinsky V, Stenstrom P, et al. Outcomes of biliary atresia in the Nordic countries - a multicenter study of 158 patients during 2005-2016. J Pediatr Surg. 2018;53(8):1509-15. doi: 10.1016/j.jpedsurg.2017.08.048. PMID: 28947328.</w:t>
      </w:r>
    </w:p>
    <w:p w14:paraId="0A985354" w14:textId="3F397114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41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Rankin J, Tennant PW, Bythell M, Pearce MS. Predictors of survival in children born with Down syndrome: a registry-based study. Pediatrics. 2012;129(6):e1373-81. doi: </w:t>
      </w:r>
      <w:hyperlink r:id="rId26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542/peds.2011-3051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2614780.</w:t>
      </w:r>
    </w:p>
    <w:p w14:paraId="3B28FA09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42.</w:t>
      </w:r>
      <w:r w:rsidRPr="00161FB1">
        <w:rPr>
          <w:rFonts w:ascii="Times New Roman" w:hAnsi="Times New Roman" w:cs="Times New Roman"/>
          <w:sz w:val="24"/>
          <w:szCs w:val="24"/>
        </w:rPr>
        <w:tab/>
        <w:t>Rasmussen SA, Wong LY, Correa A, Gambrell D, Friedman JM. Survival in infants with Down syndrome, Metropolitan Atlanta, 1979-1998. J Pediatr. 2006;148(6):806-12. PMID: 16769392.</w:t>
      </w:r>
    </w:p>
    <w:p w14:paraId="0E82D57C" w14:textId="7FDEDDA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43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Risby K, Husby S, Qvist N, Jakobsen MS. High mortality among children with gastroschisis after the neonatal period: A long-term follow-up study. J Pediatr Surg. 2017;52(3):431-6. doi: </w:t>
      </w:r>
      <w:hyperlink r:id="rId27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16/j.jpedsurg.2016.08.022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7665495.</w:t>
      </w:r>
    </w:p>
    <w:p w14:paraId="410B4029" w14:textId="4EFB9140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44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Schneuer FJ, Bell JC, Shand AW, Walker K, Badawi N, Nassar N. Five-year survival of infants with major congenital anomalies: a registry based study. Acta Paediatr Int J Paediatr. 2019;108(11):2008-18. doi: </w:t>
      </w:r>
      <w:hyperlink r:id="rId28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://dx.doi.org/10.1111/apa.14833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628179265.</w:t>
      </w:r>
    </w:p>
    <w:p w14:paraId="2D7F83FF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45.</w:t>
      </w:r>
      <w:r w:rsidRPr="00161FB1">
        <w:rPr>
          <w:rFonts w:ascii="Times New Roman" w:hAnsi="Times New Roman" w:cs="Times New Roman"/>
          <w:sz w:val="24"/>
          <w:szCs w:val="24"/>
        </w:rPr>
        <w:tab/>
        <w:t>Schreiber RA, Barker CC, Roberts EA, Martin SR, Alvarez F, Smith L, et al. Biliary atresia: the Canadian experience. J Pediatr. 2007;151(6):659-65, 65 e1. doi: 10.1016/j.jpeds.2007.05.051. PMID: 18035148.</w:t>
      </w:r>
    </w:p>
    <w:p w14:paraId="105B7754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46.</w:t>
      </w:r>
      <w:r w:rsidRPr="00161FB1">
        <w:rPr>
          <w:rFonts w:ascii="Times New Roman" w:hAnsi="Times New Roman" w:cs="Times New Roman"/>
          <w:sz w:val="24"/>
          <w:szCs w:val="24"/>
        </w:rPr>
        <w:tab/>
        <w:t>Shin M, Kucik JE, Siffel C, Lu C, Shaw GM, Canfield MA, et al. Improved survival among children with spina bifida in the United States. J Pediatr. 2012;161(6):1132-7. doi: 10.1016/j.jpeds.2012.05.040. PMID: 22727874.</w:t>
      </w:r>
    </w:p>
    <w:p w14:paraId="5D3146F1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47.</w:t>
      </w:r>
      <w:r w:rsidRPr="00161FB1">
        <w:rPr>
          <w:rFonts w:ascii="Times New Roman" w:hAnsi="Times New Roman" w:cs="Times New Roman"/>
          <w:sz w:val="24"/>
          <w:szCs w:val="24"/>
        </w:rPr>
        <w:tab/>
        <w:t>Siffel C, Wong LY, Olney RS, Correa A. Survival of infants diagnosed with encephalocele in Atlanta, 1979-98. Paediatr Perinat Epidemiol. 2003;17(1):40-8. PMID: 12562471.</w:t>
      </w:r>
    </w:p>
    <w:p w14:paraId="2E71AADF" w14:textId="69BCDED3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48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Simmons K, Hashmi SS, Scheuerle A, Canfield M, Hecht JT. Mortality in babies with achondroplasia: revisited. Birth Defects Res A Clin Mol Teratol. 2014;100(4):247-9. doi: </w:t>
      </w:r>
      <w:hyperlink r:id="rId29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02/bdra.23210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4677650.</w:t>
      </w:r>
    </w:p>
    <w:p w14:paraId="65E0D352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49.</w:t>
      </w:r>
      <w:r w:rsidRPr="00161FB1">
        <w:rPr>
          <w:rFonts w:ascii="Times New Roman" w:hAnsi="Times New Roman" w:cs="Times New Roman"/>
          <w:sz w:val="24"/>
          <w:szCs w:val="24"/>
        </w:rPr>
        <w:tab/>
        <w:t>Sutton M, Daly LE, Kirke PN. Survival and disability in a cohort of neural tube defect births in Dublin, Ireland. Birth Defects Res A Clin Mol Teratol. 2008;82(10):701-9. doi: 10.1002/bdra.20498. PMID: 18803309.</w:t>
      </w:r>
    </w:p>
    <w:p w14:paraId="6CF045E0" w14:textId="77584E00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50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Tennant PW, Pearce MS, Bythell M, Rankin J. 20-year survival of children born with congenital anomalies: a population-based study. Lancet. 2010;375(9715):649-56. doi: </w:t>
      </w:r>
      <w:hyperlink r:id="rId30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16/S0140-6736(09)61922-X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0092884.</w:t>
      </w:r>
    </w:p>
    <w:p w14:paraId="71564A9C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51.</w:t>
      </w:r>
      <w:r w:rsidRPr="00161FB1">
        <w:rPr>
          <w:rFonts w:ascii="Times New Roman" w:hAnsi="Times New Roman" w:cs="Times New Roman"/>
          <w:sz w:val="24"/>
          <w:szCs w:val="24"/>
        </w:rPr>
        <w:tab/>
        <w:t>Tu CG, Khurana S, Couper R, Ford AW. Kasai hepatoportoenterostomy in South Australia: a case for 'centralized decentralization'. ANZ J Surg. 2015;85(11):865-8. doi: 10.1111/ans.12522. PMID: 24529070.</w:t>
      </w:r>
    </w:p>
    <w:p w14:paraId="0598DC97" w14:textId="113D3E88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52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Wang Y, Hu J, Druschel CM, Kirby RS. Twenty-five-year survival of children with birth defects in New York State: a population-based study. Birth Defects Res A Clin </w:t>
      </w:r>
      <w:r w:rsidRPr="00161FB1">
        <w:rPr>
          <w:rFonts w:ascii="Times New Roman" w:hAnsi="Times New Roman" w:cs="Times New Roman"/>
          <w:sz w:val="24"/>
          <w:szCs w:val="24"/>
        </w:rPr>
        <w:lastRenderedPageBreak/>
        <w:t xml:space="preserve">Mol Teratol. 2011;91(12):995-1003. doi: </w:t>
      </w:r>
      <w:hyperlink r:id="rId31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s://dx.doi.org/10.1002/bdra.22858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21960515.</w:t>
      </w:r>
    </w:p>
    <w:p w14:paraId="7C6B816E" w14:textId="50BB1900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53.</w:t>
      </w:r>
      <w:r w:rsidRPr="00161FB1">
        <w:rPr>
          <w:rFonts w:ascii="Times New Roman" w:hAnsi="Times New Roman" w:cs="Times New Roman"/>
          <w:sz w:val="24"/>
          <w:szCs w:val="24"/>
        </w:rPr>
        <w:tab/>
        <w:t xml:space="preserve">Wang Y, Liu G, Canfield MA, Mai CT, Gilboa SM, Meyer RE, et al. Racial/ethnic differences in survival of United States children with birth defects: A population-based study. J Pediatr. 2015;166(4):819-26.e2. doi: </w:t>
      </w:r>
      <w:hyperlink r:id="rId32" w:history="1">
        <w:r w:rsidRPr="00161FB1">
          <w:rPr>
            <w:rStyle w:val="Hyperlink"/>
            <w:rFonts w:ascii="Times New Roman" w:hAnsi="Times New Roman" w:cs="Times New Roman"/>
            <w:sz w:val="24"/>
            <w:szCs w:val="24"/>
          </w:rPr>
          <w:t>http://dx.doi.org/10.1016/j.jpeds.2014.12.025</w:t>
        </w:r>
      </w:hyperlink>
      <w:r w:rsidRPr="00161FB1">
        <w:rPr>
          <w:rFonts w:ascii="Times New Roman" w:hAnsi="Times New Roman" w:cs="Times New Roman"/>
          <w:sz w:val="24"/>
          <w:szCs w:val="24"/>
        </w:rPr>
        <w:t>. PMID: 601970400.</w:t>
      </w:r>
    </w:p>
    <w:p w14:paraId="552257DC" w14:textId="77777777" w:rsidR="005037E2" w:rsidRPr="00161FB1" w:rsidRDefault="005037E2" w:rsidP="005037E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54.</w:t>
      </w:r>
      <w:r w:rsidRPr="00161FB1">
        <w:rPr>
          <w:rFonts w:ascii="Times New Roman" w:hAnsi="Times New Roman" w:cs="Times New Roman"/>
          <w:sz w:val="24"/>
          <w:szCs w:val="24"/>
        </w:rPr>
        <w:tab/>
        <w:t>Wildhaber BE, Majno P, Mayr J, Zachariou Z, Hohlfeld J, Schwoebel M, et al. Biliary atresia: Swiss national study, 1994-2004. J Pediatr Gastroenterol Nutr. 2008;46(3):299-307. doi: 10.1097/MPG.0b013e3181633562. PMID: 18376248.</w:t>
      </w:r>
    </w:p>
    <w:p w14:paraId="6619E313" w14:textId="77777777" w:rsidR="005037E2" w:rsidRPr="00161FB1" w:rsidRDefault="005037E2" w:rsidP="005037E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t>55.</w:t>
      </w:r>
      <w:r w:rsidRPr="00161FB1">
        <w:rPr>
          <w:rFonts w:ascii="Times New Roman" w:hAnsi="Times New Roman" w:cs="Times New Roman"/>
          <w:sz w:val="24"/>
          <w:szCs w:val="24"/>
        </w:rPr>
        <w:tab/>
        <w:t>Wong LY, Paulozzi LJ. Survival of infants with spina bifida: a population study, 1979-94. Paediatr Perinat Epidemiol. 2001;15(4):374-8. PMID: 11703686.</w:t>
      </w:r>
    </w:p>
    <w:p w14:paraId="3E8E3294" w14:textId="2191814B" w:rsidR="00A258F0" w:rsidRPr="00D54271" w:rsidRDefault="006B0789" w:rsidP="003654C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61FB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258F0" w:rsidRPr="00D54271" w:rsidSect="0029183A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459542D" w14:textId="77777777" w:rsidR="00A051D4" w:rsidRDefault="00A051D4" w:rsidP="0086404E">
      <w:pPr>
        <w:spacing w:after="0" w:line="240" w:lineRule="auto"/>
      </w:pPr>
      <w:r>
        <w:separator/>
      </w:r>
    </w:p>
  </w:endnote>
  <w:endnote w:type="continuationSeparator" w:id="0">
    <w:p w14:paraId="45C62E22" w14:textId="77777777" w:rsidR="00A051D4" w:rsidRDefault="00A051D4" w:rsidP="0086404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P7C2E">
    <w:altName w:val="Yu Gothic UI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ScalaLancetPro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6041048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C22C3F" w14:textId="6FAB888E" w:rsidR="00A051D4" w:rsidRDefault="00A051D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2178B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14:paraId="6E2828FA" w14:textId="77777777" w:rsidR="00A051D4" w:rsidRDefault="00A051D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2FE8020" w14:textId="77777777" w:rsidR="00A051D4" w:rsidRDefault="00A051D4" w:rsidP="0086404E">
      <w:pPr>
        <w:spacing w:after="0" w:line="240" w:lineRule="auto"/>
      </w:pPr>
      <w:r>
        <w:separator/>
      </w:r>
    </w:p>
  </w:footnote>
  <w:footnote w:type="continuationSeparator" w:id="0">
    <w:p w14:paraId="6CBFBEC1" w14:textId="77777777" w:rsidR="00A051D4" w:rsidRDefault="00A051D4" w:rsidP="0086404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747861"/>
    <w:multiLevelType w:val="hybridMultilevel"/>
    <w:tmpl w:val="81007118"/>
    <w:lvl w:ilvl="0" w:tplc="C738649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DA462A"/>
    <w:multiLevelType w:val="hybridMultilevel"/>
    <w:tmpl w:val="E83006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56388C"/>
    <w:multiLevelType w:val="hybridMultilevel"/>
    <w:tmpl w:val="44C473DC"/>
    <w:lvl w:ilvl="0" w:tplc="2D72BF2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AF2A46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79EC8B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7EE107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06279A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51A83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C8ACD4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1B4E4B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97C301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104B4667"/>
    <w:multiLevelType w:val="hybridMultilevel"/>
    <w:tmpl w:val="FEDA8000"/>
    <w:lvl w:ilvl="0" w:tplc="D01686B2">
      <w:start w:val="1"/>
      <w:numFmt w:val="decimal"/>
      <w:lvlText w:val="%1)"/>
      <w:lvlJc w:val="left"/>
      <w:pPr>
        <w:ind w:left="720" w:hanging="360"/>
      </w:pPr>
      <w:rPr>
        <w:rFonts w:eastAsiaTheme="minorEastAsia" w:hint="default"/>
        <w:b w:val="0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AEC1056"/>
    <w:multiLevelType w:val="multilevel"/>
    <w:tmpl w:val="EAB60D18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5" w15:restartNumberingAfterBreak="0">
    <w:nsid w:val="2371503D"/>
    <w:multiLevelType w:val="hybridMultilevel"/>
    <w:tmpl w:val="6E54F81E"/>
    <w:lvl w:ilvl="0" w:tplc="1B247F1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EA7AEB"/>
    <w:multiLevelType w:val="hybridMultilevel"/>
    <w:tmpl w:val="E9C27CE2"/>
    <w:lvl w:ilvl="0" w:tplc="74823FB8">
      <w:start w:val="1"/>
      <w:numFmt w:val="bullet"/>
      <w:lvlText w:val="-"/>
      <w:lvlJc w:val="left"/>
      <w:pPr>
        <w:ind w:left="4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7" w15:restartNumberingAfterBreak="0">
    <w:nsid w:val="24EA5809"/>
    <w:multiLevelType w:val="multilevel"/>
    <w:tmpl w:val="1E0043DC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8" w15:restartNumberingAfterBreak="0">
    <w:nsid w:val="2EB762EA"/>
    <w:multiLevelType w:val="multilevel"/>
    <w:tmpl w:val="FC6C55EE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9" w15:restartNumberingAfterBreak="0">
    <w:nsid w:val="30072BBC"/>
    <w:multiLevelType w:val="multilevel"/>
    <w:tmpl w:val="05223B2E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0" w15:restartNumberingAfterBreak="0">
    <w:nsid w:val="36E10B83"/>
    <w:multiLevelType w:val="hybridMultilevel"/>
    <w:tmpl w:val="B0EA7CB8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55654922"/>
    <w:multiLevelType w:val="multilevel"/>
    <w:tmpl w:val="C4D2534A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2" w15:restartNumberingAfterBreak="0">
    <w:nsid w:val="583C4034"/>
    <w:multiLevelType w:val="hybridMultilevel"/>
    <w:tmpl w:val="A882085C"/>
    <w:lvl w:ilvl="0" w:tplc="DACA2C16">
      <w:start w:val="98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  <w:sz w:val="24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F337752"/>
    <w:multiLevelType w:val="hybridMultilevel"/>
    <w:tmpl w:val="AC629D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7057767"/>
    <w:multiLevelType w:val="hybridMultilevel"/>
    <w:tmpl w:val="3C7CB46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7A27E47"/>
    <w:multiLevelType w:val="hybridMultilevel"/>
    <w:tmpl w:val="2DDA6FDE"/>
    <w:lvl w:ilvl="0" w:tplc="E64A41F8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699959F4"/>
    <w:multiLevelType w:val="multilevel"/>
    <w:tmpl w:val="6CBE4F3A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7" w15:restartNumberingAfterBreak="0">
    <w:nsid w:val="77525E04"/>
    <w:multiLevelType w:val="hybridMultilevel"/>
    <w:tmpl w:val="34CE24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15"/>
  </w:num>
  <w:num w:numId="3">
    <w:abstractNumId w:val="2"/>
  </w:num>
  <w:num w:numId="4">
    <w:abstractNumId w:val="1"/>
  </w:num>
  <w:num w:numId="5">
    <w:abstractNumId w:val="13"/>
  </w:num>
  <w:num w:numId="6">
    <w:abstractNumId w:val="12"/>
  </w:num>
  <w:num w:numId="7">
    <w:abstractNumId w:val="0"/>
  </w:num>
  <w:num w:numId="8">
    <w:abstractNumId w:val="10"/>
  </w:num>
  <w:num w:numId="9">
    <w:abstractNumId w:val="5"/>
  </w:num>
  <w:num w:numId="10">
    <w:abstractNumId w:val="11"/>
  </w:num>
  <w:num w:numId="11">
    <w:abstractNumId w:val="4"/>
  </w:num>
  <w:num w:numId="12">
    <w:abstractNumId w:val="8"/>
  </w:num>
  <w:num w:numId="13">
    <w:abstractNumId w:val="3"/>
  </w:num>
  <w:num w:numId="14">
    <w:abstractNumId w:val="9"/>
  </w:num>
  <w:num w:numId="15">
    <w:abstractNumId w:val="7"/>
  </w:num>
  <w:num w:numId="16">
    <w:abstractNumId w:val="16"/>
  </w:num>
  <w:num w:numId="17">
    <w:abstractNumId w:val="6"/>
  </w:num>
  <w:num w:numId="18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9d5asp59vrelex9spppzrdpr52d09wpw0z&quot;&gt;WP3 SR paper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269&lt;/item&gt;&lt;item&gt;297&lt;/item&gt;&lt;item&gt;298&lt;/item&gt;&lt;item&gt;299&lt;/item&gt;&lt;/record-ids&gt;&lt;/item&gt;&lt;/Libraries&gt;"/>
  </w:docVars>
  <w:rsids>
    <w:rsidRoot w:val="00BB4598"/>
    <w:rsid w:val="00030CB6"/>
    <w:rsid w:val="00042124"/>
    <w:rsid w:val="00050E27"/>
    <w:rsid w:val="00083B98"/>
    <w:rsid w:val="000A1D2A"/>
    <w:rsid w:val="000B6D6E"/>
    <w:rsid w:val="000D215A"/>
    <w:rsid w:val="00105559"/>
    <w:rsid w:val="00161FB1"/>
    <w:rsid w:val="001864C6"/>
    <w:rsid w:val="001F007C"/>
    <w:rsid w:val="002269BD"/>
    <w:rsid w:val="002567DA"/>
    <w:rsid w:val="0029183A"/>
    <w:rsid w:val="003654C7"/>
    <w:rsid w:val="003C2B10"/>
    <w:rsid w:val="003D4513"/>
    <w:rsid w:val="0044685D"/>
    <w:rsid w:val="004513CE"/>
    <w:rsid w:val="004705E7"/>
    <w:rsid w:val="004E4658"/>
    <w:rsid w:val="004F44A4"/>
    <w:rsid w:val="005037E2"/>
    <w:rsid w:val="0052178B"/>
    <w:rsid w:val="0053192F"/>
    <w:rsid w:val="005C56CF"/>
    <w:rsid w:val="005E1843"/>
    <w:rsid w:val="005F12D0"/>
    <w:rsid w:val="005F6303"/>
    <w:rsid w:val="006234C1"/>
    <w:rsid w:val="00664C5A"/>
    <w:rsid w:val="006806A7"/>
    <w:rsid w:val="006A457C"/>
    <w:rsid w:val="006B0789"/>
    <w:rsid w:val="007240F1"/>
    <w:rsid w:val="00750F14"/>
    <w:rsid w:val="0076165F"/>
    <w:rsid w:val="00761909"/>
    <w:rsid w:val="007E3D21"/>
    <w:rsid w:val="0086404E"/>
    <w:rsid w:val="008A10E5"/>
    <w:rsid w:val="008A6B84"/>
    <w:rsid w:val="008F545B"/>
    <w:rsid w:val="0090569E"/>
    <w:rsid w:val="00995CC2"/>
    <w:rsid w:val="009B67B3"/>
    <w:rsid w:val="009F0104"/>
    <w:rsid w:val="00A051D4"/>
    <w:rsid w:val="00A128DD"/>
    <w:rsid w:val="00A258F0"/>
    <w:rsid w:val="00AD73BF"/>
    <w:rsid w:val="00B15426"/>
    <w:rsid w:val="00B21C1C"/>
    <w:rsid w:val="00B25D13"/>
    <w:rsid w:val="00B53A59"/>
    <w:rsid w:val="00B8072F"/>
    <w:rsid w:val="00B83B34"/>
    <w:rsid w:val="00BB4598"/>
    <w:rsid w:val="00C36A68"/>
    <w:rsid w:val="00D34914"/>
    <w:rsid w:val="00D46439"/>
    <w:rsid w:val="00D54271"/>
    <w:rsid w:val="00D85F3D"/>
    <w:rsid w:val="00DA053C"/>
    <w:rsid w:val="00E0023A"/>
    <w:rsid w:val="00E10C3F"/>
    <w:rsid w:val="00E23FB3"/>
    <w:rsid w:val="00E91A59"/>
    <w:rsid w:val="00EB27D6"/>
    <w:rsid w:val="00EC1404"/>
    <w:rsid w:val="00EE0F5A"/>
    <w:rsid w:val="00F361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64126B"/>
  <w15:chartTrackingRefBased/>
  <w15:docId w15:val="{717B34D2-F914-4E87-AF81-79C57A9724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234C1"/>
    <w:pPr>
      <w:keepNext/>
      <w:keepLines/>
      <w:spacing w:before="240" w:after="0" w:line="360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B67B3"/>
    <w:pPr>
      <w:keepNext/>
      <w:keepLines/>
      <w:spacing w:before="120" w:after="0" w:line="360" w:lineRule="auto"/>
      <w:outlineLvl w:val="1"/>
    </w:pPr>
    <w:rPr>
      <w:rFonts w:ascii="Times New Roman" w:eastAsiaTheme="majorEastAsia" w:hAnsi="Times New Roman" w:cstheme="majorBidi"/>
      <w:bCs/>
      <w:i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234C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B67B3"/>
    <w:rPr>
      <w:rFonts w:ascii="Times New Roman" w:eastAsiaTheme="majorEastAsia" w:hAnsi="Times New Roman" w:cstheme="majorBidi"/>
      <w:bCs/>
      <w:i/>
      <w:szCs w:val="28"/>
    </w:rPr>
  </w:style>
  <w:style w:type="paragraph" w:styleId="ListParagraph">
    <w:name w:val="List Paragraph"/>
    <w:basedOn w:val="Normal"/>
    <w:uiPriority w:val="1"/>
    <w:qFormat/>
    <w:rsid w:val="00BB459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234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234C1"/>
    <w:pPr>
      <w:spacing w:before="120" w:after="280" w:line="240" w:lineRule="auto"/>
    </w:pPr>
    <w:rPr>
      <w:rFonts w:ascii="Times New Roman" w:eastAsiaTheme="minorEastAsia" w:hAnsi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234C1"/>
    <w:rPr>
      <w:rFonts w:ascii="Times New Roman" w:eastAsiaTheme="minorEastAsia" w:hAnsi="Times New Roman"/>
      <w:sz w:val="20"/>
      <w:szCs w:val="20"/>
    </w:rPr>
  </w:style>
  <w:style w:type="table" w:styleId="TableGrid">
    <w:name w:val="Table Grid"/>
    <w:basedOn w:val="TableNormal"/>
    <w:uiPriority w:val="39"/>
    <w:rsid w:val="006234C1"/>
    <w:pPr>
      <w:spacing w:after="0" w:line="240" w:lineRule="auto"/>
      <w:jc w:val="both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234C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34C1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86404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6404E"/>
  </w:style>
  <w:style w:type="paragraph" w:styleId="Footer">
    <w:name w:val="footer"/>
    <w:basedOn w:val="Normal"/>
    <w:link w:val="FooterChar"/>
    <w:uiPriority w:val="99"/>
    <w:unhideWhenUsed/>
    <w:rsid w:val="0086404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6404E"/>
  </w:style>
  <w:style w:type="paragraph" w:styleId="Title">
    <w:name w:val="Title"/>
    <w:basedOn w:val="Normal"/>
    <w:next w:val="Normal"/>
    <w:link w:val="TitleChar"/>
    <w:uiPriority w:val="10"/>
    <w:qFormat/>
    <w:rsid w:val="009B67B3"/>
    <w:pPr>
      <w:spacing w:before="120" w:after="0" w:line="240" w:lineRule="auto"/>
      <w:contextualSpacing/>
      <w:jc w:val="center"/>
    </w:pPr>
    <w:rPr>
      <w:rFonts w:ascii="Times New Roman" w:eastAsiaTheme="majorEastAsia" w:hAnsi="Times New Roman" w:cstheme="majorBidi"/>
      <w:b/>
      <w:bCs/>
      <w:spacing w:val="-7"/>
      <w:sz w:val="32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9B67B3"/>
    <w:rPr>
      <w:rFonts w:ascii="Times New Roman" w:eastAsiaTheme="majorEastAsia" w:hAnsi="Times New Roman" w:cstheme="majorBidi"/>
      <w:b/>
      <w:bCs/>
      <w:spacing w:val="-7"/>
      <w:sz w:val="32"/>
      <w:szCs w:val="48"/>
    </w:rPr>
  </w:style>
  <w:style w:type="paragraph" w:styleId="NoSpacing">
    <w:name w:val="No Spacing"/>
    <w:link w:val="NoSpacingChar"/>
    <w:uiPriority w:val="1"/>
    <w:qFormat/>
    <w:rsid w:val="009B67B3"/>
    <w:pPr>
      <w:spacing w:before="240" w:after="240" w:line="360" w:lineRule="auto"/>
    </w:pPr>
    <w:rPr>
      <w:rFonts w:ascii="Times New Roman" w:eastAsiaTheme="minorEastAsia" w:hAnsi="Times New Roman"/>
    </w:rPr>
  </w:style>
  <w:style w:type="character" w:customStyle="1" w:styleId="NoSpacingChar">
    <w:name w:val="No Spacing Char"/>
    <w:basedOn w:val="DefaultParagraphFont"/>
    <w:link w:val="NoSpacing"/>
    <w:uiPriority w:val="1"/>
    <w:rsid w:val="009B67B3"/>
    <w:rPr>
      <w:rFonts w:ascii="Times New Roman" w:eastAsiaTheme="minorEastAsia" w:hAnsi="Times New Roman"/>
    </w:rPr>
  </w:style>
  <w:style w:type="character" w:styleId="Hyperlink">
    <w:name w:val="Hyperlink"/>
    <w:basedOn w:val="DefaultParagraphFont"/>
    <w:uiPriority w:val="99"/>
    <w:unhideWhenUsed/>
    <w:rsid w:val="009B67B3"/>
    <w:rPr>
      <w:color w:val="0563C1" w:themeColor="hyperlink"/>
      <w:u w:val="single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B67B3"/>
    <w:rPr>
      <w:rFonts w:ascii="Times New Roman" w:eastAsiaTheme="minorEastAsia" w:hAnsi="Times New Roman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B67B3"/>
    <w:rPr>
      <w:b/>
      <w:bCs/>
    </w:rPr>
  </w:style>
  <w:style w:type="paragraph" w:customStyle="1" w:styleId="Default">
    <w:name w:val="Default"/>
    <w:link w:val="DefaultChar"/>
    <w:rsid w:val="009B67B3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DefaultChar">
    <w:name w:val="Default Char"/>
    <w:basedOn w:val="DefaultParagraphFont"/>
    <w:link w:val="Default"/>
    <w:rsid w:val="009B67B3"/>
    <w:rPr>
      <w:rFonts w:ascii="Calibri" w:hAnsi="Calibri" w:cs="Calibri"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9B67B3"/>
    <w:rPr>
      <w:b/>
      <w:bCs/>
      <w:spacing w:val="0"/>
    </w:rPr>
  </w:style>
  <w:style w:type="character" w:styleId="Emphasis">
    <w:name w:val="Emphasis"/>
    <w:uiPriority w:val="20"/>
    <w:qFormat/>
    <w:rsid w:val="009B67B3"/>
    <w:rPr>
      <w:b/>
      <w:bCs/>
      <w:i/>
      <w:iCs/>
      <w:color w:val="auto"/>
    </w:rPr>
  </w:style>
  <w:style w:type="paragraph" w:customStyle="1" w:styleId="EndNoteBibliographyTitle">
    <w:name w:val="EndNote Bibliography Title"/>
    <w:basedOn w:val="Normal"/>
    <w:link w:val="EndNoteBibliographyTitleChar"/>
    <w:rsid w:val="009B67B3"/>
    <w:pPr>
      <w:spacing w:before="120" w:after="0" w:line="360" w:lineRule="auto"/>
      <w:jc w:val="center"/>
    </w:pPr>
    <w:rPr>
      <w:rFonts w:ascii="Calibri" w:eastAsiaTheme="minorEastAsia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B67B3"/>
    <w:rPr>
      <w:rFonts w:ascii="Calibri" w:eastAsiaTheme="minorEastAsia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B67B3"/>
    <w:pPr>
      <w:spacing w:before="120" w:after="280" w:line="240" w:lineRule="auto"/>
    </w:pPr>
    <w:rPr>
      <w:rFonts w:ascii="Calibri" w:eastAsiaTheme="minorEastAsia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B67B3"/>
    <w:rPr>
      <w:rFonts w:ascii="Calibri" w:eastAsiaTheme="minorEastAsia" w:hAnsi="Calibri" w:cs="Calibri"/>
      <w:noProof/>
      <w:lang w:val="en-US"/>
    </w:rPr>
  </w:style>
  <w:style w:type="paragraph" w:customStyle="1" w:styleId="Tablebody">
    <w:name w:val="Table body"/>
    <w:basedOn w:val="Normal"/>
    <w:link w:val="TablebodyChar2"/>
    <w:uiPriority w:val="99"/>
    <w:qFormat/>
    <w:rsid w:val="009B67B3"/>
    <w:pPr>
      <w:spacing w:before="20" w:after="20" w:line="240" w:lineRule="auto"/>
    </w:pPr>
    <w:rPr>
      <w:rFonts w:ascii="Times New Roman" w:eastAsia="SimSun" w:hAnsi="Times New Roman" w:cs="Arial"/>
      <w:szCs w:val="20"/>
    </w:rPr>
  </w:style>
  <w:style w:type="character" w:customStyle="1" w:styleId="TablebodyChar2">
    <w:name w:val="Table body Char2"/>
    <w:basedOn w:val="DefaultParagraphFont"/>
    <w:link w:val="Tablebody"/>
    <w:uiPriority w:val="99"/>
    <w:rsid w:val="009B67B3"/>
    <w:rPr>
      <w:rFonts w:ascii="Times New Roman" w:eastAsia="SimSun" w:hAnsi="Times New Roman" w:cs="Arial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9B67B3"/>
    <w:rPr>
      <w:rFonts w:ascii="Times New Roman" w:eastAsiaTheme="minorEastAsia" w:hAnsi="Times New Roman"/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9B67B3"/>
    <w:pPr>
      <w:spacing w:after="0" w:line="240" w:lineRule="auto"/>
    </w:pPr>
    <w:rPr>
      <w:rFonts w:ascii="Times New Roman" w:eastAsiaTheme="minorEastAsia" w:hAnsi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1426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013170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7873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51612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929779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12074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41304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59019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22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x.doi.org/10.1002/bdra.23473" TargetMode="External"/><Relationship Id="rId13" Type="http://schemas.openxmlformats.org/officeDocument/2006/relationships/hyperlink" Target="http://dx.doi.org/10.1016/j.jpeds.2019.11.006" TargetMode="External"/><Relationship Id="rId18" Type="http://schemas.openxmlformats.org/officeDocument/2006/relationships/hyperlink" Target="https://dx.doi.org/10.3109/00365521.2011.627446" TargetMode="External"/><Relationship Id="rId26" Type="http://schemas.openxmlformats.org/officeDocument/2006/relationships/hyperlink" Target="https://dx.doi.org/10.1542/peds.2011-3051" TargetMode="External"/><Relationship Id="rId3" Type="http://schemas.openxmlformats.org/officeDocument/2006/relationships/settings" Target="settings.xml"/><Relationship Id="rId21" Type="http://schemas.openxmlformats.org/officeDocument/2006/relationships/hyperlink" Target="http://dx.doi.org/10.1007/s00383-017-4150-z" TargetMode="External"/><Relationship Id="rId34" Type="http://schemas.openxmlformats.org/officeDocument/2006/relationships/glossaryDocument" Target="glossary/document.xml"/><Relationship Id="rId7" Type="http://schemas.openxmlformats.org/officeDocument/2006/relationships/footer" Target="footer1.xml"/><Relationship Id="rId12" Type="http://schemas.openxmlformats.org/officeDocument/2006/relationships/hyperlink" Target="https://dx.doi.org/10.1016/j.jpedsurg.2019.03.004" TargetMode="External"/><Relationship Id="rId17" Type="http://schemas.openxmlformats.org/officeDocument/2006/relationships/hyperlink" Target="http://dx.doi.org/10.1542/peds.2012-1616" TargetMode="External"/><Relationship Id="rId25" Type="http://schemas.openxmlformats.org/officeDocument/2006/relationships/hyperlink" Target="https://dx.doi.org/10.1007/s00383-011-3014-1" TargetMode="External"/><Relationship Id="rId33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s://dx.doi.org/10.1542/peds.2007-2840" TargetMode="External"/><Relationship Id="rId20" Type="http://schemas.openxmlformats.org/officeDocument/2006/relationships/hyperlink" Target="https://dx.doi.org/10.1111/j.1440-1754.2011.02225.x" TargetMode="External"/><Relationship Id="rId29" Type="http://schemas.openxmlformats.org/officeDocument/2006/relationships/hyperlink" Target="https://dx.doi.org/10.1002/bdra.23210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x.doi.org/10.1002/bdra.23493" TargetMode="External"/><Relationship Id="rId24" Type="http://schemas.openxmlformats.org/officeDocument/2006/relationships/hyperlink" Target="http://dx.doi.org/10.1016/S0022-3468%2803%2900178-7" TargetMode="External"/><Relationship Id="rId32" Type="http://schemas.openxmlformats.org/officeDocument/2006/relationships/hyperlink" Target="http://dx.doi.org/10.1016/j.jpeds.2014.12.025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dx.doi.org/10.1016/j.jpeds.2015.10.083" TargetMode="External"/><Relationship Id="rId23" Type="http://schemas.openxmlformats.org/officeDocument/2006/relationships/hyperlink" Target="https://dx.doi.org/10.1002/bdra.20696" TargetMode="External"/><Relationship Id="rId28" Type="http://schemas.openxmlformats.org/officeDocument/2006/relationships/hyperlink" Target="http://dx.doi.org/10.1111/apa.14833" TargetMode="External"/><Relationship Id="rId10" Type="http://schemas.openxmlformats.org/officeDocument/2006/relationships/hyperlink" Target="https://dx.doi.org/10.1016/j.jpedsurg.2016.09.061" TargetMode="External"/><Relationship Id="rId19" Type="http://schemas.openxmlformats.org/officeDocument/2006/relationships/hyperlink" Target="https://dx.doi.org/10.1055/s-0030-1268476" TargetMode="External"/><Relationship Id="rId31" Type="http://schemas.openxmlformats.org/officeDocument/2006/relationships/hyperlink" Target="https://dx.doi.org/10.1002/bdra.22858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x.doi.org/10.3171/2016.8.PEDS1654" TargetMode="External"/><Relationship Id="rId14" Type="http://schemas.openxmlformats.org/officeDocument/2006/relationships/hyperlink" Target="https://dx.doi.org/10.1002/jbmr.2895" TargetMode="External"/><Relationship Id="rId22" Type="http://schemas.openxmlformats.org/officeDocument/2006/relationships/hyperlink" Target="https://dx.doi.org/10.1002/ajmg.a.37495" TargetMode="External"/><Relationship Id="rId27" Type="http://schemas.openxmlformats.org/officeDocument/2006/relationships/hyperlink" Target="https://dx.doi.org/10.1016/j.jpedsurg.2016.08.022" TargetMode="External"/><Relationship Id="rId30" Type="http://schemas.openxmlformats.org/officeDocument/2006/relationships/hyperlink" Target="https://dx.doi.org/10.1016/S0140-6736(09)61922-X" TargetMode="External"/><Relationship Id="rId35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8CACCEB0CDAA4B40BD1AD0F3C4EFDE5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7A805F7-2273-483A-AD17-2B2432043C5A}"/>
      </w:docPartPr>
      <w:docPartBody>
        <w:p w:rsidR="00F95074" w:rsidRDefault="008077D4" w:rsidP="008077D4">
          <w:pPr>
            <w:pStyle w:val="8CACCEB0CDAA4B40BD1AD0F3C4EFDE59"/>
          </w:pPr>
          <w:r w:rsidRPr="00447C77">
            <w:rPr>
              <w:rStyle w:val="PlaceholderText"/>
              <w:u w:val="single"/>
            </w:rPr>
            <w:t>Click here to enter text.</w:t>
          </w:r>
        </w:p>
      </w:docPartBody>
    </w:docPart>
    <w:docPart>
      <w:docPartPr>
        <w:name w:val="6D3249CF0CF24685B51C925054836AF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B215EC-CC74-40ED-93E2-2657EC3FB588}"/>
      </w:docPartPr>
      <w:docPartBody>
        <w:p w:rsidR="00F95074" w:rsidRDefault="008077D4" w:rsidP="008077D4">
          <w:pPr>
            <w:pStyle w:val="6D3249CF0CF24685B51C925054836AF0"/>
          </w:pPr>
          <w:r w:rsidRPr="00F9041D">
            <w:rPr>
              <w:rStyle w:val="PlaceholderText"/>
              <w:u w:val="single"/>
            </w:rPr>
            <w:t>Click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P7C2E">
    <w:altName w:val="Yu Gothic UI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ScalaLancetPro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004BA"/>
    <w:rsid w:val="00170BC0"/>
    <w:rsid w:val="002004BA"/>
    <w:rsid w:val="002E7A04"/>
    <w:rsid w:val="00674195"/>
    <w:rsid w:val="008077D4"/>
    <w:rsid w:val="00BC0572"/>
    <w:rsid w:val="00D12999"/>
    <w:rsid w:val="00F950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077D4"/>
    <w:rPr>
      <w:color w:val="808080"/>
    </w:rPr>
  </w:style>
  <w:style w:type="paragraph" w:customStyle="1" w:styleId="AE0B4FB82E99489C8501602D460991F2">
    <w:name w:val="AE0B4FB82E99489C8501602D460991F2"/>
    <w:rsid w:val="002004BA"/>
  </w:style>
  <w:style w:type="paragraph" w:customStyle="1" w:styleId="F708944608EB4B8BBC2E3F62307725A8">
    <w:name w:val="F708944608EB4B8BBC2E3F62307725A8"/>
    <w:rsid w:val="002004BA"/>
  </w:style>
  <w:style w:type="paragraph" w:customStyle="1" w:styleId="ED57A639118A47B6BCE2985C5F7CB4F4">
    <w:name w:val="ED57A639118A47B6BCE2985C5F7CB4F4"/>
    <w:rsid w:val="002004BA"/>
  </w:style>
  <w:style w:type="paragraph" w:customStyle="1" w:styleId="19333EF7DD5A486980B578D5AD12823E">
    <w:name w:val="19333EF7DD5A486980B578D5AD12823E"/>
    <w:rsid w:val="002004BA"/>
  </w:style>
  <w:style w:type="paragraph" w:customStyle="1" w:styleId="44733BAEFADB40C585CDBE491A396A29">
    <w:name w:val="44733BAEFADB40C585CDBE491A396A29"/>
    <w:rsid w:val="002004BA"/>
  </w:style>
  <w:style w:type="paragraph" w:customStyle="1" w:styleId="15801D6A27B34DC786DAD81407461C47">
    <w:name w:val="15801D6A27B34DC786DAD81407461C47"/>
    <w:rsid w:val="002004BA"/>
  </w:style>
  <w:style w:type="paragraph" w:customStyle="1" w:styleId="44E21EE4465B419D98B2218E7FA0B447">
    <w:name w:val="44E21EE4465B419D98B2218E7FA0B447"/>
    <w:rsid w:val="002004BA"/>
  </w:style>
  <w:style w:type="paragraph" w:customStyle="1" w:styleId="4FCD75D725FB4498B5FC9F20D7D1A75D">
    <w:name w:val="4FCD75D725FB4498B5FC9F20D7D1A75D"/>
    <w:rsid w:val="002004BA"/>
  </w:style>
  <w:style w:type="paragraph" w:customStyle="1" w:styleId="2CF11E57B5C142398A26010143DB8230">
    <w:name w:val="2CF11E57B5C142398A26010143DB8230"/>
    <w:rsid w:val="002004BA"/>
  </w:style>
  <w:style w:type="paragraph" w:customStyle="1" w:styleId="D0C06C288EA2487BBCC021AC1063202C">
    <w:name w:val="D0C06C288EA2487BBCC021AC1063202C"/>
    <w:rsid w:val="002004BA"/>
  </w:style>
  <w:style w:type="paragraph" w:customStyle="1" w:styleId="24D0F085F89D45DDBB59E30EDD5C84D5">
    <w:name w:val="24D0F085F89D45DDBB59E30EDD5C84D5"/>
    <w:rsid w:val="008077D4"/>
    <w:rPr>
      <w:lang w:eastAsia="zh-CN"/>
    </w:rPr>
  </w:style>
  <w:style w:type="paragraph" w:customStyle="1" w:styleId="DEB776734EED414BBEC18BAAE3531357">
    <w:name w:val="DEB776734EED414BBEC18BAAE3531357"/>
    <w:rsid w:val="008077D4"/>
    <w:rPr>
      <w:lang w:eastAsia="zh-CN"/>
    </w:rPr>
  </w:style>
  <w:style w:type="paragraph" w:customStyle="1" w:styleId="E7D5040DE0BC41ECA173EC4371F715B8">
    <w:name w:val="E7D5040DE0BC41ECA173EC4371F715B8"/>
    <w:rsid w:val="008077D4"/>
    <w:rPr>
      <w:lang w:eastAsia="zh-CN"/>
    </w:rPr>
  </w:style>
  <w:style w:type="paragraph" w:customStyle="1" w:styleId="31722F6259AD464791EFBF8DDDCCB9EC">
    <w:name w:val="31722F6259AD464791EFBF8DDDCCB9EC"/>
    <w:rsid w:val="008077D4"/>
    <w:rPr>
      <w:lang w:eastAsia="zh-CN"/>
    </w:rPr>
  </w:style>
  <w:style w:type="paragraph" w:customStyle="1" w:styleId="8CACCEB0CDAA4B40BD1AD0F3C4EFDE59">
    <w:name w:val="8CACCEB0CDAA4B40BD1AD0F3C4EFDE59"/>
    <w:rsid w:val="008077D4"/>
    <w:rPr>
      <w:lang w:eastAsia="zh-CN"/>
    </w:rPr>
  </w:style>
  <w:style w:type="paragraph" w:customStyle="1" w:styleId="6D3249CF0CF24685B51C925054836AF0">
    <w:name w:val="6D3249CF0CF24685B51C925054836AF0"/>
    <w:rsid w:val="008077D4"/>
    <w:rPr>
      <w:lang w:eastAsia="zh-CN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</TotalTime>
  <Pages>14</Pages>
  <Words>4908</Words>
  <Characters>27979</Characters>
  <Application>Microsoft Office Word</Application>
  <DocSecurity>0</DocSecurity>
  <Lines>233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328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vetlana glinianaia</dc:creator>
  <cp:keywords/>
  <dc:description/>
  <cp:lastModifiedBy>svetlana glinianaia</cp:lastModifiedBy>
  <cp:revision>12</cp:revision>
  <cp:lastPrinted>2019-09-18T14:22:00Z</cp:lastPrinted>
  <dcterms:created xsi:type="dcterms:W3CDTF">2020-05-29T08:28:00Z</dcterms:created>
  <dcterms:modified xsi:type="dcterms:W3CDTF">2020-08-17T16:46:00Z</dcterms:modified>
</cp:coreProperties>
</file>